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C4F05" w:rsidRDefault="005C4F0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5C4F05" w:rsidRPr="00BF0354" w:rsidRDefault="005C4F05"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5C4F05" w:rsidRDefault="005C4F0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5C4F05" w:rsidRPr="00BF0354" w:rsidRDefault="005C4F05"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C4F05" w:rsidRDefault="005C4F05" w:rsidP="00BF7EB9">
                            <w:pPr>
                              <w:pStyle w:val="Untertitel"/>
                              <w:rPr>
                                <w:b/>
                              </w:rPr>
                            </w:pPr>
                            <w:r>
                              <w:rPr>
                                <w:b/>
                              </w:rPr>
                              <w:t>MSE - Masterthesis</w:t>
                            </w:r>
                          </w:p>
                          <w:p w:rsidR="005C4F05" w:rsidRPr="00BF0354" w:rsidRDefault="005C4F05" w:rsidP="00BF7EB9">
                            <w:pPr>
                              <w:pStyle w:val="Untertitel"/>
                            </w:pPr>
                            <w:r w:rsidRPr="00BF0354">
                              <w:t>im Studiengang</w:t>
                            </w:r>
                            <w:r w:rsidRPr="00BF0354">
                              <w:br/>
                            </w:r>
                            <w:r>
                              <w:t>Elektro- und Informationstechnik</w:t>
                            </w:r>
                          </w:p>
                          <w:p w:rsidR="005C4F05" w:rsidRDefault="005C4F05" w:rsidP="005D26BD">
                            <w:pPr>
                              <w:pStyle w:val="Untertitel"/>
                            </w:pPr>
                            <w:r>
                              <w:t>vorgelegt von</w:t>
                            </w:r>
                          </w:p>
                          <w:p w:rsidR="005C4F05" w:rsidRDefault="005C4F05" w:rsidP="00BA7590">
                            <w:pPr>
                              <w:pStyle w:val="Untertitel"/>
                            </w:pPr>
                            <w:r>
                              <w:rPr>
                                <w:b/>
                              </w:rPr>
                              <w:t>Attila Horvath</w:t>
                            </w:r>
                            <w:r>
                              <w:rPr>
                                <w:b/>
                              </w:rPr>
                              <w:br/>
                            </w:r>
                          </w:p>
                          <w:p w:rsidR="005C4F05" w:rsidRPr="00BA7590" w:rsidRDefault="005C4F0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5C4F05" w:rsidRDefault="005C4F05" w:rsidP="00BF7EB9">
                      <w:pPr>
                        <w:pStyle w:val="Untertitel"/>
                        <w:rPr>
                          <w:b/>
                        </w:rPr>
                      </w:pPr>
                      <w:r>
                        <w:rPr>
                          <w:b/>
                        </w:rPr>
                        <w:t>MSE - Masterthesis</w:t>
                      </w:r>
                    </w:p>
                    <w:p w:rsidR="005C4F05" w:rsidRPr="00BF0354" w:rsidRDefault="005C4F05" w:rsidP="00BF7EB9">
                      <w:pPr>
                        <w:pStyle w:val="Untertitel"/>
                      </w:pPr>
                      <w:r w:rsidRPr="00BF0354">
                        <w:t>im Studiengang</w:t>
                      </w:r>
                      <w:r w:rsidRPr="00BF0354">
                        <w:br/>
                      </w:r>
                      <w:r>
                        <w:t>Elektro- und Informationstechnik</w:t>
                      </w:r>
                    </w:p>
                    <w:p w:rsidR="005C4F05" w:rsidRDefault="005C4F05" w:rsidP="005D26BD">
                      <w:pPr>
                        <w:pStyle w:val="Untertitel"/>
                      </w:pPr>
                      <w:r>
                        <w:t>vorgelegt von</w:t>
                      </w:r>
                    </w:p>
                    <w:p w:rsidR="005C4F05" w:rsidRDefault="005C4F05" w:rsidP="00BA7590">
                      <w:pPr>
                        <w:pStyle w:val="Untertitel"/>
                      </w:pPr>
                      <w:r>
                        <w:rPr>
                          <w:b/>
                        </w:rPr>
                        <w:t>Attila Horvath</w:t>
                      </w:r>
                      <w:r>
                        <w:rPr>
                          <w:b/>
                        </w:rPr>
                        <w:br/>
                      </w:r>
                    </w:p>
                    <w:p w:rsidR="005C4F05" w:rsidRPr="00BA7590" w:rsidRDefault="005C4F0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C4F05" w:rsidRPr="00BF0354" w:rsidRDefault="005C4F05"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5C4F05" w:rsidRPr="00BF0354" w:rsidRDefault="005C4F05"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835182"/>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835183"/>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835184"/>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5835185"/>
      <w:r>
        <w:lastRenderedPageBreak/>
        <w:t>Inhaltsverzeichnis</w:t>
      </w:r>
      <w:bookmarkEnd w:id="6"/>
    </w:p>
    <w:p w:rsidR="006976FC"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6976FC">
        <w:t>Ehrenwörtliche Erklärung</w:t>
      </w:r>
      <w:r w:rsidR="006976FC">
        <w:tab/>
      </w:r>
      <w:r w:rsidR="006976FC">
        <w:fldChar w:fldCharType="begin"/>
      </w:r>
      <w:r w:rsidR="006976FC">
        <w:instrText xml:space="preserve"> PAGEREF _Toc535835182 \h </w:instrText>
      </w:r>
      <w:r w:rsidR="006976FC">
        <w:fldChar w:fldCharType="separate"/>
      </w:r>
      <w:r w:rsidR="00BF17DE">
        <w:t>2</w:t>
      </w:r>
      <w:r w:rsidR="006976FC">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835183 \h </w:instrText>
      </w:r>
      <w:r>
        <w:fldChar w:fldCharType="separate"/>
      </w:r>
      <w:r w:rsidR="00BF17DE">
        <w:t>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rsidRPr="006976FC">
        <w:rPr>
          <w:lang w:val="de-CH"/>
        </w:rPr>
        <w:t>Abstract</w:t>
      </w:r>
      <w:r>
        <w:tab/>
      </w:r>
      <w:r>
        <w:fldChar w:fldCharType="begin"/>
      </w:r>
      <w:r>
        <w:instrText xml:space="preserve"> PAGEREF _Toc535835184 \h </w:instrText>
      </w:r>
      <w:r>
        <w:fldChar w:fldCharType="separate"/>
      </w:r>
      <w:r w:rsidR="00BF17DE">
        <w:t>4</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835185 \h </w:instrText>
      </w:r>
      <w:r>
        <w:fldChar w:fldCharType="separate"/>
      </w:r>
      <w:r w:rsidR="00BF17DE">
        <w:t>5</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835186 \h </w:instrText>
      </w:r>
      <w:r>
        <w:fldChar w:fldCharType="separate"/>
      </w:r>
      <w:r w:rsidR="00BF17DE">
        <w:t>7</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835187 \h </w:instrText>
      </w:r>
      <w:r>
        <w:fldChar w:fldCharType="separate"/>
      </w:r>
      <w:r w:rsidR="00BF17DE">
        <w:t>9</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835188 \h </w:instrText>
      </w:r>
      <w:r>
        <w:fldChar w:fldCharType="separate"/>
      </w:r>
      <w:r w:rsidR="00BF17DE">
        <w:t>10</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835189 \h </w:instrText>
      </w:r>
      <w:r>
        <w:fldChar w:fldCharType="separate"/>
      </w:r>
      <w:r w:rsidR="00BF17DE">
        <w:t>1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835190 \h </w:instrText>
      </w:r>
      <w:r>
        <w:fldChar w:fldCharType="separate"/>
      </w:r>
      <w:r w:rsidR="00BF17DE">
        <w:t>1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835191 \h </w:instrText>
      </w:r>
      <w:r>
        <w:fldChar w:fldCharType="separate"/>
      </w:r>
      <w:r w:rsidR="00BF17DE">
        <w:t>12</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835192 \h </w:instrText>
      </w:r>
      <w:r>
        <w:fldChar w:fldCharType="separate"/>
      </w:r>
      <w:r w:rsidR="00BF17DE">
        <w:t>13</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835193 \h </w:instrText>
      </w:r>
      <w:r>
        <w:fldChar w:fldCharType="separate"/>
      </w:r>
      <w:r w:rsidR="00BF17DE">
        <w:t>13</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835194 \h </w:instrText>
      </w:r>
      <w:r>
        <w:fldChar w:fldCharType="separate"/>
      </w:r>
      <w:r w:rsidR="00BF17DE">
        <w:t>14</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835195 \h </w:instrText>
      </w:r>
      <w:r>
        <w:fldChar w:fldCharType="separate"/>
      </w:r>
      <w:r w:rsidR="00BF17DE">
        <w:t>15</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835196 \h </w:instrText>
      </w:r>
      <w:r>
        <w:fldChar w:fldCharType="separate"/>
      </w:r>
      <w:r w:rsidR="00BF17DE">
        <w:t>1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835197 \h </w:instrText>
      </w:r>
      <w:r>
        <w:fldChar w:fldCharType="separate"/>
      </w:r>
      <w:r w:rsidR="00BF17DE">
        <w:t>17</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835198 \h </w:instrText>
      </w:r>
      <w:r>
        <w:fldChar w:fldCharType="separate"/>
      </w:r>
      <w:r w:rsidR="00BF17DE">
        <w:t>18</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5835199 \h </w:instrText>
      </w:r>
      <w:r>
        <w:fldChar w:fldCharType="separate"/>
      </w:r>
      <w:r w:rsidR="00BF17DE">
        <w:t>2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835200 \h </w:instrText>
      </w:r>
      <w:r>
        <w:fldChar w:fldCharType="separate"/>
      </w:r>
      <w:r w:rsidR="00BF17DE">
        <w:t>2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rsidRPr="006976FC">
        <w:rPr>
          <w:lang w:val="de-CH"/>
        </w:rPr>
        <w:t>4.2</w:t>
      </w:r>
      <w:r>
        <w:rPr>
          <w:rFonts w:asciiTheme="minorHAnsi" w:eastAsiaTheme="minorEastAsia" w:hAnsiTheme="minorHAnsi" w:cstheme="minorBidi"/>
          <w:sz w:val="22"/>
          <w:szCs w:val="22"/>
          <w:lang w:val="de-CH" w:eastAsia="de-CH"/>
        </w:rPr>
        <w:tab/>
      </w:r>
      <w:r w:rsidRPr="006976FC">
        <w:rPr>
          <w:lang w:val="de-CH"/>
        </w:rPr>
        <w:t>Pyrheliometer</w:t>
      </w:r>
      <w:r>
        <w:tab/>
      </w:r>
      <w:r>
        <w:fldChar w:fldCharType="begin"/>
      </w:r>
      <w:r>
        <w:instrText xml:space="preserve"> PAGEREF _Toc535835201 \h </w:instrText>
      </w:r>
      <w:r>
        <w:fldChar w:fldCharType="separate"/>
      </w:r>
      <w:r w:rsidR="00BF17DE">
        <w:t>2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835202 \h </w:instrText>
      </w:r>
      <w:r>
        <w:fldChar w:fldCharType="separate"/>
      </w:r>
      <w:r w:rsidR="00BF17DE">
        <w:t>2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835203 \h </w:instrText>
      </w:r>
      <w:r>
        <w:fldChar w:fldCharType="separate"/>
      </w:r>
      <w:r w:rsidR="00BF17DE">
        <w:t>2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835204 \h </w:instrText>
      </w:r>
      <w:r>
        <w:fldChar w:fldCharType="separate"/>
      </w:r>
      <w:r w:rsidR="00BF17DE">
        <w:t>22</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FE1F89">
        <w:rPr>
          <w:iCs/>
        </w:rPr>
        <w:t>zirkumsolare</w:t>
      </w:r>
      <w:r>
        <w:t xml:space="preserve"> Sonnenstrahlung</w:t>
      </w:r>
      <w:r>
        <w:tab/>
      </w:r>
      <w:r>
        <w:fldChar w:fldCharType="begin"/>
      </w:r>
      <w:r>
        <w:instrText xml:space="preserve"> PAGEREF _Toc535835205 \h </w:instrText>
      </w:r>
      <w:r>
        <w:fldChar w:fldCharType="separate"/>
      </w:r>
      <w:r w:rsidR="00BF17DE">
        <w:t>22</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FE1F89">
        <w:rPr>
          <w:color w:val="000000" w:themeColor="text1"/>
        </w:rPr>
        <w:t>Sky</w:t>
      </w:r>
      <w:r>
        <w:t xml:space="preserve"> Cameras - Stand der Technik</w:t>
      </w:r>
      <w:r>
        <w:tab/>
      </w:r>
      <w:r>
        <w:fldChar w:fldCharType="begin"/>
      </w:r>
      <w:r>
        <w:instrText xml:space="preserve"> PAGEREF _Toc535835206 \h </w:instrText>
      </w:r>
      <w:r>
        <w:fldChar w:fldCharType="separate"/>
      </w:r>
      <w:r w:rsidR="00BF17DE">
        <w:t>2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835207 \h </w:instrText>
      </w:r>
      <w:r>
        <w:fldChar w:fldCharType="separate"/>
      </w:r>
      <w:r w:rsidR="00BF17DE">
        <w:t>2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835208 \h </w:instrText>
      </w:r>
      <w:r>
        <w:fldChar w:fldCharType="separate"/>
      </w:r>
      <w:r w:rsidR="00BF17DE">
        <w:t>27</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Sky Cameras und HDR - Fotografie</w:t>
      </w:r>
      <w:r>
        <w:tab/>
      </w:r>
      <w:r>
        <w:fldChar w:fldCharType="begin"/>
      </w:r>
      <w:r>
        <w:instrText xml:space="preserve"> PAGEREF _Toc535835209 \h </w:instrText>
      </w:r>
      <w:r>
        <w:fldChar w:fldCharType="separate"/>
      </w:r>
      <w:r w:rsidR="00BF17DE">
        <w:t>2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835210 \h </w:instrText>
      </w:r>
      <w:r>
        <w:fldChar w:fldCharType="separate"/>
      </w:r>
      <w:r w:rsidR="00BF17DE">
        <w:t>2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835211 \h </w:instrText>
      </w:r>
      <w:r>
        <w:fldChar w:fldCharType="separate"/>
      </w:r>
      <w:r w:rsidR="00BF17DE">
        <w:t>29</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835212 \h </w:instrText>
      </w:r>
      <w:r>
        <w:fldChar w:fldCharType="separate"/>
      </w:r>
      <w:r w:rsidR="00BF17DE">
        <w:t>3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835213 \h </w:instrText>
      </w:r>
      <w:r>
        <w:fldChar w:fldCharType="separate"/>
      </w:r>
      <w:r w:rsidR="00BF17DE">
        <w:t>3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835214 \h </w:instrText>
      </w:r>
      <w:r>
        <w:fldChar w:fldCharType="separate"/>
      </w:r>
      <w:r w:rsidR="00BF17DE">
        <w:t>34</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835215 \h </w:instrText>
      </w:r>
      <w:r>
        <w:fldChar w:fldCharType="separate"/>
      </w:r>
      <w:r w:rsidR="00BF17DE">
        <w:t>3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835216 \h </w:instrText>
      </w:r>
      <w:r>
        <w:fldChar w:fldCharType="separate"/>
      </w:r>
      <w:r w:rsidR="00BF17DE">
        <w:t>3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835217 \h </w:instrText>
      </w:r>
      <w:r>
        <w:fldChar w:fldCharType="separate"/>
      </w:r>
      <w:r w:rsidR="00BF17DE">
        <w:t>37</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835218 \h </w:instrText>
      </w:r>
      <w:r>
        <w:fldChar w:fldCharType="separate"/>
      </w:r>
      <w:r w:rsidR="00BF17DE">
        <w:t>39</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Hardware</w:t>
      </w:r>
      <w:r>
        <w:tab/>
      </w:r>
      <w:r>
        <w:fldChar w:fldCharType="begin"/>
      </w:r>
      <w:r>
        <w:instrText xml:space="preserve"> PAGEREF _Toc535835219 \h </w:instrText>
      </w:r>
      <w:r>
        <w:fldChar w:fldCharType="separate"/>
      </w:r>
      <w:r w:rsidR="00BF17DE">
        <w:t>4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5835220 \h </w:instrText>
      </w:r>
      <w:r>
        <w:fldChar w:fldCharType="separate"/>
      </w:r>
      <w:r w:rsidR="00BF17DE">
        <w:t>4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835221 \h </w:instrText>
      </w:r>
      <w:r>
        <w:fldChar w:fldCharType="separate"/>
      </w:r>
      <w:r w:rsidR="00BF17DE">
        <w:t>41</w:t>
      </w:r>
      <w:r>
        <w:fldChar w:fldCharType="end"/>
      </w:r>
    </w:p>
    <w:p w:rsidR="006976FC" w:rsidRDefault="006976FC">
      <w:pPr>
        <w:pStyle w:val="Verzeichnis3"/>
        <w:rPr>
          <w:rFonts w:asciiTheme="minorHAnsi" w:eastAsiaTheme="minorEastAsia" w:hAnsiTheme="minorHAnsi" w:cstheme="minorBidi"/>
          <w:sz w:val="22"/>
          <w:szCs w:val="22"/>
          <w:lang w:val="de-CH" w:eastAsia="de-CH"/>
        </w:rPr>
      </w:pPr>
      <w:r>
        <w:t>10.2.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835222 \h </w:instrText>
      </w:r>
      <w:r>
        <w:fldChar w:fldCharType="separate"/>
      </w:r>
      <w:r w:rsidR="00BF17DE">
        <w:t>42</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835223 \h </w:instrText>
      </w:r>
      <w:r>
        <w:fldChar w:fldCharType="separate"/>
      </w:r>
      <w:r w:rsidR="00BF17DE">
        <w:t>43</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835224 \h </w:instrText>
      </w:r>
      <w:r>
        <w:fldChar w:fldCharType="separate"/>
      </w:r>
      <w:r w:rsidR="00BF17DE">
        <w:t>4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5835225 \h </w:instrText>
      </w:r>
      <w:r>
        <w:fldChar w:fldCharType="separate"/>
      </w:r>
      <w:r w:rsidR="00BF17DE">
        <w:t>4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835226 \h </w:instrText>
      </w:r>
      <w:r>
        <w:fldChar w:fldCharType="separate"/>
      </w:r>
      <w:r w:rsidR="00BF17DE">
        <w:t>46</w:t>
      </w:r>
      <w:r>
        <w:fldChar w:fldCharType="end"/>
      </w:r>
    </w:p>
    <w:p w:rsidR="006976FC" w:rsidRDefault="006976FC">
      <w:pPr>
        <w:pStyle w:val="Verzeichnis3"/>
        <w:rPr>
          <w:rFonts w:asciiTheme="minorHAnsi" w:eastAsiaTheme="minorEastAsia" w:hAnsiTheme="minorHAnsi" w:cstheme="minorBidi"/>
          <w:sz w:val="22"/>
          <w:szCs w:val="22"/>
          <w:lang w:val="de-CH" w:eastAsia="de-CH"/>
        </w:rPr>
      </w:pPr>
      <w:r>
        <w:t>11.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835227 \h </w:instrText>
      </w:r>
      <w:r>
        <w:fldChar w:fldCharType="separate"/>
      </w:r>
      <w:r w:rsidR="00BF17DE">
        <w:t>47</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835228 \h </w:instrText>
      </w:r>
      <w:r>
        <w:fldChar w:fldCharType="separate"/>
      </w:r>
      <w:r w:rsidR="00BF17DE">
        <w:t>48</w:t>
      </w:r>
      <w:r>
        <w:fldChar w:fldCharType="end"/>
      </w:r>
    </w:p>
    <w:p w:rsidR="006976FC" w:rsidRDefault="006976FC">
      <w:pPr>
        <w:pStyle w:val="Verzeichnis3"/>
        <w:rPr>
          <w:rFonts w:asciiTheme="minorHAnsi" w:eastAsiaTheme="minorEastAsia" w:hAnsiTheme="minorHAnsi" w:cstheme="minorBidi"/>
          <w:sz w:val="22"/>
          <w:szCs w:val="22"/>
          <w:lang w:val="de-CH" w:eastAsia="de-CH"/>
        </w:rPr>
      </w:pPr>
      <w:r>
        <w:t>11.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5835229 \h </w:instrText>
      </w:r>
      <w:r>
        <w:fldChar w:fldCharType="separate"/>
      </w:r>
      <w:r w:rsidR="00BF17DE">
        <w:t>4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835230 \h </w:instrText>
      </w:r>
      <w:r>
        <w:fldChar w:fldCharType="separate"/>
      </w:r>
      <w:r w:rsidR="00BF17DE">
        <w:t>54</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835231 \h </w:instrText>
      </w:r>
      <w:r>
        <w:fldChar w:fldCharType="separate"/>
      </w:r>
      <w:r w:rsidR="00BF17DE">
        <w:t>55</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5835232 \h </w:instrText>
      </w:r>
      <w:r>
        <w:fldChar w:fldCharType="separate"/>
      </w:r>
      <w:r w:rsidR="00BF17DE">
        <w:t>5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835233 \h </w:instrText>
      </w:r>
      <w:r>
        <w:fldChar w:fldCharType="separate"/>
      </w:r>
      <w:r w:rsidR="00BF17DE">
        <w:t>59</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7</w:t>
      </w:r>
      <w:r>
        <w:rPr>
          <w:rFonts w:asciiTheme="minorHAnsi" w:eastAsiaTheme="minorEastAsia" w:hAnsiTheme="minorHAnsi" w:cstheme="minorBidi"/>
          <w:sz w:val="22"/>
          <w:szCs w:val="22"/>
          <w:lang w:val="de-CH" w:eastAsia="de-CH"/>
        </w:rPr>
        <w:tab/>
      </w:r>
      <w:r>
        <w:t>Segmentierung</w:t>
      </w:r>
      <w:r>
        <w:tab/>
      </w:r>
      <w:r>
        <w:fldChar w:fldCharType="begin"/>
      </w:r>
      <w:r>
        <w:instrText xml:space="preserve"> PAGEREF _Toc535835234 \h </w:instrText>
      </w:r>
      <w:r>
        <w:fldChar w:fldCharType="separate"/>
      </w:r>
      <w:r w:rsidR="00BF17DE">
        <w:t>59</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8</w:t>
      </w:r>
      <w:r>
        <w:rPr>
          <w:rFonts w:asciiTheme="minorHAnsi" w:eastAsiaTheme="minorEastAsia" w:hAnsiTheme="minorHAnsi" w:cstheme="minorBidi"/>
          <w:sz w:val="22"/>
          <w:szCs w:val="22"/>
          <w:lang w:val="de-CH" w:eastAsia="de-CH"/>
        </w:rPr>
        <w:tab/>
      </w:r>
      <w:r>
        <w:t>Implementation der Segmentierung</w:t>
      </w:r>
      <w:r>
        <w:tab/>
      </w:r>
      <w:r>
        <w:fldChar w:fldCharType="begin"/>
      </w:r>
      <w:r>
        <w:instrText xml:space="preserve"> PAGEREF _Toc535835235 \h </w:instrText>
      </w:r>
      <w:r>
        <w:fldChar w:fldCharType="separate"/>
      </w:r>
      <w:r w:rsidR="00BF17DE">
        <w:t>6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9</w:t>
      </w:r>
      <w:r>
        <w:rPr>
          <w:rFonts w:asciiTheme="minorHAnsi" w:eastAsiaTheme="minorEastAsia" w:hAnsiTheme="minorHAnsi" w:cstheme="minorBidi"/>
          <w:sz w:val="22"/>
          <w:szCs w:val="22"/>
          <w:lang w:val="de-CH" w:eastAsia="de-CH"/>
        </w:rPr>
        <w:tab/>
      </w:r>
      <w:r>
        <w:t>Wolken Tracking</w:t>
      </w:r>
      <w:r>
        <w:tab/>
      </w:r>
      <w:r>
        <w:fldChar w:fldCharType="begin"/>
      </w:r>
      <w:r>
        <w:instrText xml:space="preserve"> PAGEREF _Toc535835236 \h </w:instrText>
      </w:r>
      <w:r>
        <w:fldChar w:fldCharType="separate"/>
      </w:r>
      <w:r w:rsidR="00BF17DE">
        <w:t>6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10</w:t>
      </w:r>
      <w:r>
        <w:rPr>
          <w:rFonts w:asciiTheme="minorHAnsi" w:eastAsiaTheme="minorEastAsia" w:hAnsiTheme="minorHAnsi" w:cstheme="minorBidi"/>
          <w:sz w:val="22"/>
          <w:szCs w:val="22"/>
          <w:lang w:val="de-CH" w:eastAsia="de-CH"/>
        </w:rPr>
        <w:tab/>
      </w:r>
      <w:r>
        <w:t>Implementation des Wolken Trackings</w:t>
      </w:r>
      <w:r>
        <w:tab/>
      </w:r>
      <w:r>
        <w:fldChar w:fldCharType="begin"/>
      </w:r>
      <w:r>
        <w:instrText xml:space="preserve"> PAGEREF _Toc535835237 \h </w:instrText>
      </w:r>
      <w:r>
        <w:fldChar w:fldCharType="separate"/>
      </w:r>
      <w:r w:rsidR="00BF17DE">
        <w:t>61</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835238 \h </w:instrText>
      </w:r>
      <w:r>
        <w:fldChar w:fldCharType="separate"/>
      </w:r>
      <w:r w:rsidR="00BF17DE">
        <w:t>6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835239 \h </w:instrText>
      </w:r>
      <w:r>
        <w:fldChar w:fldCharType="separate"/>
      </w:r>
      <w:r w:rsidR="00BF17DE">
        <w:t>64</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835240 \h </w:instrText>
      </w:r>
      <w:r>
        <w:fldChar w:fldCharType="separate"/>
      </w:r>
      <w:r w:rsidR="00BF17DE">
        <w:t>64</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835241 \h </w:instrText>
      </w:r>
      <w:r>
        <w:fldChar w:fldCharType="separate"/>
      </w:r>
      <w:r w:rsidR="00BF17DE">
        <w:t>64</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835242 \h </w:instrText>
      </w:r>
      <w:r>
        <w:fldChar w:fldCharType="separate"/>
      </w:r>
      <w:r w:rsidR="00BF17DE">
        <w:t>65</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835243 \h </w:instrText>
      </w:r>
      <w:r>
        <w:fldChar w:fldCharType="separate"/>
      </w:r>
      <w:r w:rsidR="00BF17DE">
        <w:t>66</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rsidRPr="006976FC">
        <w:rPr>
          <w:lang w:val="de-CH"/>
        </w:rPr>
        <w:t>Quellenverzeichnis</w:t>
      </w:r>
      <w:r>
        <w:tab/>
      </w:r>
      <w:r>
        <w:fldChar w:fldCharType="begin"/>
      </w:r>
      <w:r>
        <w:instrText xml:space="preserve"> PAGEREF _Toc535835244 \h </w:instrText>
      </w:r>
      <w:r>
        <w:fldChar w:fldCharType="separate"/>
      </w:r>
      <w:r w:rsidR="00BF17DE">
        <w:t>67</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835245 \h </w:instrText>
      </w:r>
      <w:r>
        <w:fldChar w:fldCharType="separate"/>
      </w:r>
      <w:r w:rsidR="00BF17DE">
        <w:t>69</w:t>
      </w:r>
      <w:r>
        <w:fldChar w:fldCharType="end"/>
      </w:r>
    </w:p>
    <w:p w:rsidR="00284FA6" w:rsidRDefault="00284FA6">
      <w:pPr>
        <w:pStyle w:val="berschrift1"/>
        <w:numPr>
          <w:ilvl w:val="0"/>
          <w:numId w:val="0"/>
        </w:numPr>
      </w:pPr>
      <w:r>
        <w:rPr>
          <w:noProof/>
          <w:sz w:val="24"/>
        </w:rPr>
        <w:lastRenderedPageBreak/>
        <w:fldChar w:fldCharType="end"/>
      </w:r>
      <w:bookmarkStart w:id="7" w:name="_Toc535835186"/>
      <w:r>
        <w:t>Abbildungsverzeichnis</w:t>
      </w:r>
      <w:bookmarkEnd w:id="7"/>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8074A">
        <w:t>Abbildung 1: Wolkentypen [2]</w:t>
      </w:r>
      <w:r w:rsidR="0018074A">
        <w:tab/>
      </w:r>
      <w:r w:rsidR="0018074A">
        <w:fldChar w:fldCharType="begin"/>
      </w:r>
      <w:r w:rsidR="0018074A">
        <w:instrText xml:space="preserve"> PAGEREF _Toc535768664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10].</w:t>
      </w:r>
      <w:r>
        <w:tab/>
      </w:r>
      <w:r>
        <w:fldChar w:fldCharType="begin"/>
      </w:r>
      <w:r>
        <w:instrText xml:space="preserve"> PAGEREF _Toc535768665 \h </w:instrText>
      </w:r>
      <w:r>
        <w:fldChar w:fldCharType="separate"/>
      </w:r>
      <w:r w:rsidR="00BF17DE">
        <w:t>1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 Komponenten der Solaren Strahlung [11, S. 61]</w:t>
      </w:r>
      <w:r>
        <w:tab/>
      </w:r>
      <w:r>
        <w:fldChar w:fldCharType="begin"/>
      </w:r>
      <w:r>
        <w:instrText xml:space="preserve"> PAGEREF _Toc535768666 \h </w:instrText>
      </w:r>
      <w:r>
        <w:fldChar w:fldCharType="separate"/>
      </w:r>
      <w:r w:rsidR="00BF17DE">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 Strahlungsbilanz der Erde Abb. 3.8 [12, S. 75]</w:t>
      </w:r>
      <w:r>
        <w:tab/>
      </w:r>
      <w:r>
        <w:fldChar w:fldCharType="begin"/>
      </w:r>
      <w:r>
        <w:instrText xml:space="preserve"> PAGEREF _Toc535768667 \h </w:instrText>
      </w:r>
      <w:r>
        <w:fldChar w:fldCharType="separate"/>
      </w:r>
      <w:r w:rsidR="00BF17DE">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5: Sonnenzenitwinkel, Elevation und Azimut[9, S. 15]</w:t>
      </w:r>
      <w:r>
        <w:tab/>
      </w:r>
      <w:r>
        <w:fldChar w:fldCharType="begin"/>
      </w:r>
      <w:r>
        <w:instrText xml:space="preserve"> PAGEREF _Toc535768668 \h </w:instrText>
      </w:r>
      <w:r>
        <w:fldChar w:fldCharType="separate"/>
      </w:r>
      <w:r w:rsidR="00BF17DE">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9, S. 24].</w:t>
      </w:r>
      <w:r>
        <w:tab/>
      </w:r>
      <w:r>
        <w:fldChar w:fldCharType="begin"/>
      </w:r>
      <w:r>
        <w:instrText xml:space="preserve"> PAGEREF _Toc535768669 \h </w:instrText>
      </w:r>
      <w:r>
        <w:fldChar w:fldCharType="separate"/>
      </w:r>
      <w:r w:rsidR="00BF17DE">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9, S. 78].</w:t>
      </w:r>
      <w:r>
        <w:tab/>
      </w:r>
      <w:r>
        <w:fldChar w:fldCharType="begin"/>
      </w:r>
      <w:r>
        <w:instrText xml:space="preserve"> PAGEREF _Toc535768670 \h </w:instrText>
      </w:r>
      <w:r>
        <w:fldChar w:fldCharType="separate"/>
      </w:r>
      <w:r w:rsidR="00BF17DE">
        <w:t>1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1, S. 84].</w:t>
      </w:r>
      <w:r>
        <w:tab/>
      </w:r>
      <w:r>
        <w:fldChar w:fldCharType="begin"/>
      </w:r>
      <w:r>
        <w:instrText xml:space="preserve"> PAGEREF _Toc535768671 \h </w:instrText>
      </w:r>
      <w:r>
        <w:fldChar w:fldCharType="separate"/>
      </w:r>
      <w:r w:rsidR="00BF17DE">
        <w:t>2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5768672 \h </w:instrText>
      </w:r>
      <w:r>
        <w:fldChar w:fldCharType="separate"/>
      </w:r>
      <w:r w:rsidR="00BF17DE">
        <w:t>2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5768673 \h </w:instrText>
      </w:r>
      <w:r>
        <w:fldChar w:fldCharType="separate"/>
      </w:r>
      <w:r w:rsidR="00BF17DE">
        <w:t>2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1: Bayer-Farbfiltermatrix auf einem Bildsensor [17].</w:t>
      </w:r>
      <w:r>
        <w:tab/>
      </w:r>
      <w:r>
        <w:fldChar w:fldCharType="begin"/>
      </w:r>
      <w:r>
        <w:instrText xml:space="preserve"> PAGEREF _Toc535768674 \h </w:instrText>
      </w:r>
      <w:r>
        <w:fldChar w:fldCharType="separate"/>
      </w:r>
      <w:r w:rsidR="00BF17DE">
        <w:t>2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9, S. 34]</w:t>
      </w:r>
      <w:r>
        <w:tab/>
      </w:r>
      <w:r>
        <w:fldChar w:fldCharType="begin"/>
      </w:r>
      <w:r>
        <w:instrText xml:space="preserve"> PAGEREF _Toc535768675 \h </w:instrText>
      </w:r>
      <w:r>
        <w:fldChar w:fldCharType="separate"/>
      </w:r>
      <w:r w:rsidR="00BF17DE">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3 : Varianz der Bildpixel  gegen die Belichtungszeit [19, S. 27]</w:t>
      </w:r>
      <w:r>
        <w:tab/>
      </w:r>
      <w:r>
        <w:fldChar w:fldCharType="begin"/>
      </w:r>
      <w:r>
        <w:instrText xml:space="preserve"> PAGEREF _Toc535768676 \h </w:instrText>
      </w:r>
      <w:r>
        <w:fldChar w:fldCharType="separate"/>
      </w:r>
      <w:r w:rsidR="00BF17DE">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1, S. 484].</w:t>
      </w:r>
      <w:r>
        <w:tab/>
      </w:r>
      <w:r>
        <w:fldChar w:fldCharType="begin"/>
      </w:r>
      <w:r>
        <w:instrText xml:space="preserve"> PAGEREF _Toc535768677 \h </w:instrText>
      </w:r>
      <w:r>
        <w:fldChar w:fldCharType="separate"/>
      </w:r>
      <w:r w:rsidR="00BF17DE">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5: Kombination einzelner LDR  Bilder zu einem HDR Bild [22, S. 3].  Sowie Kompression des Dynamikumfangs, zur Darstellung auf einem Bildschirm.</w:t>
      </w:r>
      <w:r>
        <w:tab/>
      </w:r>
      <w:r>
        <w:fldChar w:fldCharType="begin"/>
      </w:r>
      <w:r>
        <w:instrText xml:space="preserve"> PAGEREF _Toc535768678 \h </w:instrText>
      </w:r>
      <w:r>
        <w:fldChar w:fldCharType="separate"/>
      </w:r>
      <w:r w:rsidR="00BF17DE">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6: CRF aufgezeichnet für den Sony IMX219 Bildsensor.</w:t>
      </w:r>
      <w:r>
        <w:tab/>
      </w:r>
      <w:r>
        <w:fldChar w:fldCharType="begin"/>
      </w:r>
      <w:r>
        <w:instrText xml:space="preserve"> PAGEREF _Toc535768679 \h </w:instrText>
      </w:r>
      <w:r>
        <w:fldChar w:fldCharType="separate"/>
      </w:r>
      <w:r w:rsidR="00BF17DE">
        <w:t>Fehler! Textmarke nicht definiert.</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5768680 \h </w:instrText>
      </w:r>
      <w:r>
        <w:fldChar w:fldCharType="separate"/>
      </w:r>
      <w:r w:rsidR="00BF17DE">
        <w:t>3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5768681 \h </w:instrText>
      </w:r>
      <w:r>
        <w:fldChar w:fldCharType="separate"/>
      </w:r>
      <w:r w:rsidR="00BF17DE">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576868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5768683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5768684 \h </w:instrText>
      </w:r>
      <w:r>
        <w:fldChar w:fldCharType="separate"/>
      </w:r>
      <w:r w:rsidR="00BF17DE">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2: Kunststoffkoffer KK-S1 von Fireking, als Kamera Gehäuse.</w:t>
      </w:r>
      <w:r>
        <w:tab/>
      </w:r>
      <w:r>
        <w:fldChar w:fldCharType="begin"/>
      </w:r>
      <w:r>
        <w:instrText xml:space="preserve"> PAGEREF _Toc535768685 \h </w:instrText>
      </w:r>
      <w:r>
        <w:fldChar w:fldCharType="separate"/>
      </w:r>
      <w:r w:rsidR="00BF17DE">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3: Sky Camera geschlossen und geöffnet, mit eingebauter Hardware im Inneren der Kamera.</w:t>
      </w:r>
      <w:r>
        <w:tab/>
      </w:r>
      <w:r>
        <w:fldChar w:fldCharType="begin"/>
      </w:r>
      <w:r>
        <w:instrText xml:space="preserve"> PAGEREF _Toc535768686 \h </w:instrText>
      </w:r>
      <w:r>
        <w:fldChar w:fldCharType="separate"/>
      </w:r>
      <w:r w:rsidR="00BF17DE">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4: Bestandteile der Sky Camera</w:t>
      </w:r>
      <w:r>
        <w:tab/>
      </w:r>
      <w:r>
        <w:fldChar w:fldCharType="begin"/>
      </w:r>
      <w:r>
        <w:instrText xml:space="preserve"> PAGEREF _Toc535768687 \h </w:instrText>
      </w:r>
      <w:r>
        <w:fldChar w:fldCharType="separate"/>
      </w:r>
      <w:r w:rsidR="00BF17DE">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5768688 \h </w:instrText>
      </w:r>
      <w:r>
        <w:fldChar w:fldCharType="separate"/>
      </w:r>
      <w:r w:rsidR="00BF17DE">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5768689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5768690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5768691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5768692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rsidRPr="00164593">
        <w:rPr>
          <w:lang w:val="en-US"/>
        </w:rPr>
        <w:t xml:space="preserve">Abbildung 30:  Links: Repository „camera_scripts“. </w:t>
      </w:r>
      <w:r>
        <w:t>Rechts: Inhalt der einzelnen Verzeichnise.</w:t>
      </w:r>
      <w:r>
        <w:tab/>
      </w:r>
      <w:r>
        <w:fldChar w:fldCharType="begin"/>
      </w:r>
      <w:r>
        <w:instrText xml:space="preserve"> PAGEREF _Toc535768693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1: Klassendiagramm raw_1.py</w:t>
      </w:r>
      <w:r>
        <w:tab/>
      </w:r>
      <w:r>
        <w:fldChar w:fldCharType="begin"/>
      </w:r>
      <w:r>
        <w:instrText xml:space="preserve"> PAGEREF _Toc535768694 \h </w:instrText>
      </w:r>
      <w:r>
        <w:fldChar w:fldCharType="separate"/>
      </w:r>
      <w:r w:rsidR="00BF17DE">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2: Flussdiagramm des Programms raw_1.py</w:t>
      </w:r>
      <w:r>
        <w:tab/>
      </w:r>
      <w:r>
        <w:fldChar w:fldCharType="begin"/>
      </w:r>
      <w:r>
        <w:instrText xml:space="preserve"> PAGEREF _Toc535768695 \h </w:instrText>
      </w:r>
      <w:r>
        <w:fldChar w:fldCharType="separate"/>
      </w:r>
      <w:r w:rsidR="00BF17DE">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3: Verhalten der Helligkeitsverteilung, bei festen Shutterzeiten.</w:t>
      </w:r>
      <w:r>
        <w:tab/>
      </w:r>
      <w:r>
        <w:fldChar w:fldCharType="begin"/>
      </w:r>
      <w:r>
        <w:instrText xml:space="preserve"> PAGEREF _Toc535768696 \h </w:instrText>
      </w:r>
      <w:r>
        <w:fldChar w:fldCharType="separate"/>
      </w:r>
      <w:r w:rsidR="00BF17DE">
        <w:t>5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4: Klassendigramm picam.py</w:t>
      </w:r>
      <w:r>
        <w:tab/>
      </w:r>
      <w:r>
        <w:fldChar w:fldCharType="begin"/>
      </w:r>
      <w:r>
        <w:instrText xml:space="preserve"> PAGEREF _Toc535768697 \h </w:instrText>
      </w:r>
      <w:r>
        <w:fldChar w:fldCharType="separate"/>
      </w:r>
      <w:r w:rsidR="00BF17DE">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5: Gesucht ist ein 'a' und 'b', sodass die Differenz zwischen Ist-             und Sollwert der Bildhelligkeit, minimiert wird.</w:t>
      </w:r>
      <w:r>
        <w:tab/>
      </w:r>
      <w:r>
        <w:fldChar w:fldCharType="begin"/>
      </w:r>
      <w:r>
        <w:instrText xml:space="preserve"> PAGEREF _Toc535768698 \h </w:instrText>
      </w:r>
      <w:r>
        <w:fldChar w:fldCharType="separate"/>
      </w:r>
      <w:r w:rsidR="00BF17DE">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 xml:space="preserve">Abbildung 36: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768699 \h </w:instrText>
      </w:r>
      <w:r>
        <w:fldChar w:fldCharType="separate"/>
      </w:r>
      <w:r w:rsidR="00BF17DE">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7: Benutzerinterface image_analysis, zur Evaluation des adaptiven Belichtungssystems.</w:t>
      </w:r>
      <w:r>
        <w:tab/>
      </w:r>
      <w:r>
        <w:fldChar w:fldCharType="begin"/>
      </w:r>
      <w:r>
        <w:instrText xml:space="preserve"> PAGEREF _Toc535768700 \h </w:instrText>
      </w:r>
      <w:r>
        <w:fldChar w:fldCharType="separate"/>
      </w:r>
      <w:r w:rsidR="00BF17DE">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8: Übertragung der Bilddateien auf das NAS-Laufwerk.</w:t>
      </w:r>
      <w:r>
        <w:tab/>
      </w:r>
      <w:r>
        <w:fldChar w:fldCharType="begin"/>
      </w:r>
      <w:r>
        <w:instrText xml:space="preserve"> PAGEREF _Toc535768701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lastRenderedPageBreak/>
        <w:t>Abbildung 39: Verzeichnisstruktur auf dem NAS-Laufwerk zur Ablage der Bilddaten.</w:t>
      </w:r>
      <w:r>
        <w:tab/>
      </w:r>
      <w:r>
        <w:fldChar w:fldCharType="begin"/>
      </w:r>
      <w:r>
        <w:instrText xml:space="preserve"> PAGEREF _Toc535768702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0: Inhalt  der Belichtungsserie 20181012_092013.</w:t>
      </w:r>
      <w:r>
        <w:tab/>
      </w:r>
      <w:r>
        <w:fldChar w:fldCharType="begin"/>
      </w:r>
      <w:r>
        <w:instrText xml:space="preserve"> PAGEREF _Toc535768703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1: Logdatei der Kamera Einstellungen.</w:t>
      </w:r>
      <w:r>
        <w:tab/>
      </w:r>
      <w:r>
        <w:fldChar w:fldCharType="begin"/>
      </w:r>
      <w:r>
        <w:instrText xml:space="preserve"> PAGEREF _Toc535768704 \h </w:instrText>
      </w:r>
      <w:r>
        <w:fldChar w:fldCharType="separate"/>
      </w:r>
      <w:r w:rsidR="00BF17DE">
        <w:t>5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2:  Postprocessing und Übertragung der Bilddatein in die Datenbank.</w:t>
      </w:r>
      <w:r>
        <w:tab/>
      </w:r>
      <w:r>
        <w:fldChar w:fldCharType="begin"/>
      </w:r>
      <w:r>
        <w:instrText xml:space="preserve"> PAGEREF _Toc535768705 \h </w:instrText>
      </w:r>
      <w:r>
        <w:fldChar w:fldCharType="separate"/>
      </w:r>
      <w:r w:rsidR="00BF17DE">
        <w:t>5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3:Verwendte Datenbanktabellen, zur Ablage der Tagesaufnahmen.</w:t>
      </w:r>
      <w:r>
        <w:tab/>
      </w:r>
      <w:r>
        <w:fldChar w:fldCharType="begin"/>
      </w:r>
      <w:r>
        <w:instrText xml:space="preserve"> PAGEREF _Toc535768706 \h </w:instrText>
      </w:r>
      <w:r>
        <w:fldChar w:fldCharType="separate"/>
      </w:r>
      <w:r w:rsidR="00BF17DE">
        <w:t>5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4: Gegenüberstellung von Wetterdaten, zur Evaluation geeigneter Tage.</w:t>
      </w:r>
      <w:r>
        <w:tab/>
      </w:r>
      <w:r>
        <w:fldChar w:fldCharType="begin"/>
      </w:r>
      <w:r>
        <w:instrText xml:space="preserve"> PAGEREF _Toc535768707 \h </w:instrText>
      </w:r>
      <w:r>
        <w:fldChar w:fldCharType="separate"/>
      </w:r>
      <w:r w:rsidR="00BF17DE">
        <w:t>5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5: Vergleich McClear Modelldaten mit GHI Messung in der Allmend, Luzern.</w:t>
      </w:r>
      <w:r>
        <w:tab/>
      </w:r>
      <w:r>
        <w:fldChar w:fldCharType="begin"/>
      </w:r>
      <w:r>
        <w:instrText xml:space="preserve"> PAGEREF _Toc535768708 \h </w:instrText>
      </w:r>
      <w:r>
        <w:fldChar w:fldCharType="separate"/>
      </w:r>
      <w:r w:rsidR="00BF17DE">
        <w:t>5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6: Wolken-Kamera auf dem Dach des IHomeLab.</w:t>
      </w:r>
      <w:r>
        <w:tab/>
      </w:r>
      <w:r>
        <w:fldChar w:fldCharType="begin"/>
      </w:r>
      <w:r>
        <w:instrText xml:space="preserve"> PAGEREF _Toc535768709 \h </w:instrText>
      </w:r>
      <w:r>
        <w:fldChar w:fldCharType="separate"/>
      </w:r>
      <w:r w:rsidR="00BF17DE">
        <w:t>61</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835187"/>
      <w:r>
        <w:lastRenderedPageBreak/>
        <w:t>Tabellenverzeichnis</w:t>
      </w:r>
      <w:bookmarkEnd w:id="8"/>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rsidR="00BF17DE">
        <w:t>2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rsidR="00BF17DE">
        <w:t>4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rsidR="00BF17DE">
        <w:t>4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rsidR="00BF17DE">
        <w:t>57</w:t>
      </w:r>
      <w:r>
        <w:fldChar w:fldCharType="end"/>
      </w:r>
    </w:p>
    <w:p w:rsidR="00284FA6" w:rsidRDefault="00284FA6">
      <w:pPr>
        <w:pStyle w:val="berschrift1"/>
        <w:numPr>
          <w:ilvl w:val="0"/>
          <w:numId w:val="0"/>
        </w:numPr>
      </w:pPr>
      <w:r>
        <w:lastRenderedPageBreak/>
        <w:fldChar w:fldCharType="end"/>
      </w:r>
      <w:bookmarkStart w:id="9" w:name="_Toc535835188"/>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835189"/>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835190"/>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835191"/>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835192"/>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835193"/>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5768664"/>
      <w:r>
        <w:t xml:space="preserve">Abbildung </w:t>
      </w:r>
      <w:r>
        <w:fldChar w:fldCharType="begin"/>
      </w:r>
      <w:r>
        <w:instrText xml:space="preserve"> SEQ Abbildung \* ARABIC </w:instrText>
      </w:r>
      <w:r>
        <w:fldChar w:fldCharType="separate"/>
      </w:r>
      <w:r w:rsidR="00BF17DE">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BF17DE">
        <w:rPr>
          <w:noProof/>
        </w:rPr>
        <w:t>1</w:t>
      </w:r>
      <w:r w:rsidR="00C7465A">
        <w:fldChar w:fldCharType="end"/>
      </w:r>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bookmarkEnd w:id="20"/>
      <w:r w:rsidR="00AD34C8" w:rsidRPr="00AD34C8">
        <w:t>[2]</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5835194"/>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5835195"/>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5835196"/>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576866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F17DE">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5835197"/>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576866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F17DE">
        <w:rPr>
          <w:noProof/>
        </w:rPr>
        <w:t>3</w:t>
      </w:r>
      <w:r w:rsidR="00BE259D">
        <w:rPr>
          <w:noProof/>
        </w:rPr>
        <w:fldChar w:fldCharType="end"/>
      </w:r>
      <w:r>
        <w:rPr>
          <w:noProof/>
        </w:rPr>
        <w:t>: Komponenten der S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6"/>
      <w:r w:rsidR="00AD34C8" w:rsidRPr="00AD34C8">
        <w:t>[10,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576866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F17DE">
        <w:rPr>
          <w:noProof/>
        </w:rPr>
        <w:t>4</w:t>
      </w:r>
      <w:r w:rsidR="00BE259D">
        <w:rPr>
          <w:noProof/>
        </w:rPr>
        <w:fldChar w:fldCharType="end"/>
      </w:r>
      <w:r>
        <w:rPr>
          <w:noProof/>
        </w:rPr>
        <w:t xml:space="preserve">: Strahlungsbilanz der Erde </w:t>
      </w:r>
      <w:r>
        <w:rPr>
          <w:noProof/>
        </w:rPr>
        <w:fldChar w:fldCharType="begin"/>
      </w:r>
      <w:r w:rsidR="00AD34C8">
        <w:rPr>
          <w:noProof/>
        </w:rPr>
        <w:instrText xml:space="preserve"> ADDIN ZOTERO_ITEM CSL_CITATION {"citationID":"8iGCo0DG","properties":{"formattedCitation":"Abb. 3.8 [11, S. 75]","plainCitation":"Abb. 3.8 [11,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7"/>
      <w:r w:rsidR="00AD34C8" w:rsidRPr="00AD34C8">
        <w:t>Abb. 3.8 [11, S. 75]</w:t>
      </w:r>
      <w:r>
        <w:rPr>
          <w:noProof/>
        </w:rPr>
        <w:fldChar w:fldCharType="end"/>
      </w:r>
    </w:p>
    <w:p w:rsidR="008C7C69" w:rsidRDefault="006E5AC6" w:rsidP="006E5AC6">
      <w:pPr>
        <w:pStyle w:val="berschrift2"/>
      </w:pPr>
      <w:bookmarkStart w:id="28" w:name="_Toc535835198"/>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BF17DE">
              <w:rPr>
                <w:noProof/>
              </w:rPr>
              <w:t>3</w:t>
            </w:r>
            <w:r>
              <w:fldChar w:fldCharType="end"/>
            </w:r>
            <w:r>
              <w:t>.</w:t>
            </w:r>
            <w:r>
              <w:fldChar w:fldCharType="begin"/>
            </w:r>
            <w:r>
              <w:instrText xml:space="preserve"> SEQ Formel \* ARABIC \s 1 </w:instrText>
            </w:r>
            <w:r>
              <w:fldChar w:fldCharType="separate"/>
            </w:r>
            <w:r w:rsidR="00BF17DE">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0" w:name="_Toc53576866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F17DE">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30"/>
      <w:r w:rsidR="00AD34C8" w:rsidRPr="00AD34C8">
        <w:t>[8, S. 15]</w:t>
      </w:r>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BF17DE">
        <w:rPr>
          <w:noProof/>
        </w:rPr>
        <w:t>3</w:t>
      </w:r>
      <w:r w:rsidR="00BF17DE">
        <w:t>.</w:t>
      </w:r>
      <w:r w:rsidR="00BF17DE">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576866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F17DE">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1"/>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BF17DE">
        <w:t xml:space="preserve">Abbildung </w:t>
      </w:r>
      <w:r w:rsidR="00BF17DE">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576867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F17DE">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4" w:name="_Ref532207657"/>
      <w:bookmarkStart w:id="35" w:name="_Ref532207670"/>
      <w:bookmarkStart w:id="36" w:name="_Ref532207700"/>
      <w:bookmarkStart w:id="37" w:name="_Ref532207725"/>
      <w:bookmarkStart w:id="38" w:name="_Toc535835199"/>
      <w:r>
        <w:lastRenderedPageBreak/>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39" w:name="_Ref532224951"/>
      <w:bookmarkStart w:id="40" w:name="_Toc535835200"/>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BF17DE" w:rsidRPr="00E44392">
        <w:t xml:space="preserve">Abbildung </w:t>
      </w:r>
      <w:r w:rsidR="00BF17DE">
        <w:rPr>
          <w:noProof/>
        </w:rPr>
        <w:t>8</w:t>
      </w:r>
      <w:r w:rsidR="0067253C">
        <w:fldChar w:fldCharType="end"/>
      </w:r>
      <w:r>
        <w:fldChar w:fldCharType="begin"/>
      </w:r>
      <w:r>
        <w:instrText xml:space="preserve"> REF _Ref531883177 \h </w:instrText>
      </w:r>
      <w:r>
        <w:fldChar w:fldCharType="separate"/>
      </w:r>
      <w:r w:rsidR="00BF17DE" w:rsidRPr="00E44392">
        <w:t xml:space="preserve">Abbildung </w:t>
      </w:r>
      <w:r w:rsidR="00BF17DE">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576867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BF17DE">
        <w:rPr>
          <w:noProof/>
        </w:rPr>
        <w:t>8</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3" w:name="_Ref532225024"/>
      <w:bookmarkStart w:id="44" w:name="_Toc535835201"/>
      <w:r w:rsidRPr="00315EB6">
        <w:rPr>
          <w:lang w:val="en-US"/>
        </w:rPr>
        <w:lastRenderedPageBreak/>
        <w:t>Pyrheliometer</w:t>
      </w:r>
      <w:bookmarkEnd w:id="43"/>
      <w:bookmarkEnd w:id="44"/>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5" w:name="_Toc53576867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F17DE">
        <w:rPr>
          <w:noProof/>
        </w:rPr>
        <w:t>9</w:t>
      </w:r>
      <w:r w:rsidR="00BE259D">
        <w:rPr>
          <w:noProof/>
        </w:rPr>
        <w:fldChar w:fldCharType="end"/>
      </w:r>
      <w:r>
        <w:rPr>
          <w:noProof/>
        </w:rPr>
        <w:t>: Pyrheliometer, links schematische Darstellung.</w:t>
      </w:r>
      <w:bookmarkEnd w:id="45"/>
    </w:p>
    <w:p w:rsidR="000A5FD1" w:rsidRDefault="000A5FD1" w:rsidP="000A5FD1">
      <w:pPr>
        <w:pStyle w:val="berschrift2"/>
      </w:pPr>
      <w:bookmarkStart w:id="46" w:name="_Toc535835202"/>
      <w:r>
        <w:t>Messung der direktnormalen Sonnenstrahlung</w:t>
      </w:r>
      <w:bookmarkEnd w:id="46"/>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7" w:name="_Toc535835203"/>
      <w:r>
        <w:t>Messung der globalen Sonnenstrahlung</w:t>
      </w:r>
      <w:bookmarkEnd w:id="47"/>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48" w:name="_Toc535835204"/>
      <w:r>
        <w:lastRenderedPageBreak/>
        <w:t>Messung der diffusen Sonnenstrahlung</w:t>
      </w:r>
      <w:bookmarkEnd w:id="48"/>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49" w:name="_Toc535835205"/>
      <w:r w:rsidRPr="00D66C2F">
        <w:t xml:space="preserve">DNI und </w:t>
      </w:r>
      <w:r w:rsidRPr="00D66C2F">
        <w:rPr>
          <w:rStyle w:val="Hervorhebung"/>
          <w:i w:val="0"/>
        </w:rPr>
        <w:t>zirkumsolare</w:t>
      </w:r>
      <w:r w:rsidRPr="00D66C2F">
        <w:rPr>
          <w:rStyle w:val="st"/>
        </w:rPr>
        <w:t xml:space="preserve"> </w:t>
      </w:r>
      <w:r w:rsidRPr="00D66C2F">
        <w:t>Sonnenstrahlung</w:t>
      </w:r>
      <w:bookmarkEnd w:id="49"/>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0D763C" w:rsidRDefault="000A5FD1" w:rsidP="000A5FD1">
      <w:pPr>
        <w:rPr>
          <w:color w:val="FF0000"/>
          <w:sz w:val="28"/>
          <w:szCs w:val="28"/>
          <w:lang w:val="en-US"/>
        </w:rPr>
      </w:pPr>
      <w:r w:rsidRPr="000D763C">
        <w:rPr>
          <w:color w:val="FF0000"/>
          <w:sz w:val="28"/>
          <w:szCs w:val="28"/>
          <w:lang w:val="en-US"/>
        </w:rPr>
        <w:t>Thomas Schmidt High res Seite 63 „Circumsolar area correction“</w:t>
      </w:r>
    </w:p>
    <w:p w:rsidR="000A5FD1" w:rsidRPr="000A5FD1" w:rsidRDefault="000A5FD1" w:rsidP="000A5FD1">
      <w:pPr>
        <w:rPr>
          <w:lang w:val="en-US"/>
        </w:rPr>
      </w:pPr>
    </w:p>
    <w:p w:rsidR="00284FA6" w:rsidRDefault="00925859">
      <w:pPr>
        <w:pStyle w:val="berschrift1"/>
      </w:pPr>
      <w:bookmarkStart w:id="50" w:name="_Ref491684646"/>
      <w:bookmarkStart w:id="51" w:name="_Toc535835206"/>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76867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0</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835207"/>
      <w:r>
        <w:lastRenderedPageBreak/>
        <w:t>Übersicht solarer Vorhersage Methoden</w:t>
      </w:r>
      <w:bookmarkEnd w:id="53"/>
    </w:p>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0B12AF">
      <w:pPr>
        <w:pStyle w:val="berschrift2"/>
      </w:pPr>
      <w:bookmarkStart w:id="54" w:name="_Toc535835208"/>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ED1068" w:rsidP="009758FD">
      <w:pPr>
        <w:pStyle w:val="berschrift1"/>
      </w:pPr>
      <w:bookmarkStart w:id="55" w:name="_Toc535835209"/>
      <w:r>
        <w:lastRenderedPageBreak/>
        <w:t>Sky Cameras</w:t>
      </w:r>
      <w:r w:rsidR="004B5617">
        <w:t xml:space="preserve"> </w:t>
      </w:r>
      <w:r w:rsidR="007C217E">
        <w:t xml:space="preserve">und HDR </w:t>
      </w:r>
      <w:r w:rsidR="00C36524">
        <w:t>-</w:t>
      </w:r>
      <w:r w:rsidR="007C217E">
        <w:t xml:space="preserve"> Fotografie</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835210"/>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768711"/>
      <w:r w:rsidR="00E823C6">
        <w:t xml:space="preserve">Tabelle </w:t>
      </w:r>
      <w:r w:rsidR="00C7465A">
        <w:fldChar w:fldCharType="begin"/>
      </w:r>
      <w:r w:rsidR="00C7465A">
        <w:instrText xml:space="preserve"> SEQ Tabelle \* ARABIC </w:instrText>
      </w:r>
      <w:r w:rsidR="00C7465A">
        <w:fldChar w:fldCharType="separate"/>
      </w:r>
      <w:r w:rsidR="00BF17DE">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Ref535670916"/>
      <w:bookmarkStart w:id="59" w:name="_Ref535670940"/>
      <w:bookmarkStart w:id="60" w:name="_Toc535835211"/>
      <w:r>
        <w:lastRenderedPageBreak/>
        <w:t>Dynamikbereich</w:t>
      </w:r>
      <w:bookmarkEnd w:id="58"/>
      <w:bookmarkEnd w:id="59"/>
      <w:bookmarkEnd w:id="60"/>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61" w:name="_Toc535768674"/>
      <w:r>
        <w:t xml:space="preserve">Abbildung </w:t>
      </w:r>
      <w:r>
        <w:fldChar w:fldCharType="begin"/>
      </w:r>
      <w:r>
        <w:instrText xml:space="preserve"> SEQ Abbildung \* ARABIC </w:instrText>
      </w:r>
      <w:r>
        <w:fldChar w:fldCharType="separate"/>
      </w:r>
      <w:r w:rsidR="00BF17DE">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61"/>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2" w:name="_Toc53576867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bookmarkEnd w:id="62"/>
      <w:r w:rsidR="00AD34C8" w:rsidRPr="00AD34C8">
        <w:t>[18, S. 34]</w:t>
      </w:r>
      <w:r>
        <w:rPr>
          <w:noProof/>
        </w:rPr>
        <w:fldChar w:fldCharType="end"/>
      </w:r>
    </w:p>
    <w:p w:rsidR="00416213" w:rsidRDefault="00416213" w:rsidP="00416213">
      <w:pPr>
        <w:pStyle w:val="berschrift2"/>
      </w:pPr>
      <w:bookmarkStart w:id="63" w:name="_Ref535487444"/>
      <w:bookmarkStart w:id="64" w:name="_Toc535835212"/>
      <w:r>
        <w:t xml:space="preserve">HDR – High Dynamic Range </w:t>
      </w:r>
      <w:r w:rsidRPr="00416213">
        <w:t>Fotografie</w:t>
      </w:r>
      <w:bookmarkEnd w:id="63"/>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5" w:name="_Toc53576867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bookmarkEnd w:id="65"/>
      <w:r w:rsidR="00AD34C8" w:rsidRPr="00AD34C8">
        <w:t>[18, S. 27]</w:t>
      </w:r>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BF17DE">
        <w:rPr>
          <w:noProof/>
        </w:rPr>
        <w:t>7</w:t>
      </w:r>
      <w:r w:rsidR="00BF17DE">
        <w:t>.</w:t>
      </w:r>
      <w:r w:rsidR="00BF17DE">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6"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3</w:t>
            </w:r>
            <w:r>
              <w:fldChar w:fldCharType="end"/>
            </w:r>
            <w:bookmarkEnd w:id="66"/>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BF17DE">
        <w:rPr>
          <w:noProof/>
        </w:rPr>
        <w:t>7</w:t>
      </w:r>
      <w:r w:rsidR="00BF17DE">
        <w:t>.</w:t>
      </w:r>
      <w:r w:rsidR="00BF17DE">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7" w:name="_Toc53576867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7"/>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8" w:name="_Toc53576867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8"/>
    </w:p>
    <w:p w:rsidR="00416213" w:rsidRDefault="00A128CD" w:rsidP="00416213">
      <w:pPr>
        <w:pStyle w:val="berschrift2"/>
      </w:pPr>
      <w:bookmarkStart w:id="69" w:name="_Toc535835213"/>
      <w:r>
        <w:lastRenderedPageBreak/>
        <w:t>RAW</w:t>
      </w:r>
      <w:r w:rsidR="00416213">
        <w:t xml:space="preserve"> vs. JPEG</w:t>
      </w:r>
      <w:bookmarkEnd w:id="69"/>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BE4AEC" w:rsidRPr="008606EE" w:rsidRDefault="008606EE" w:rsidP="008606EE">
      <w:pPr>
        <w:pStyle w:val="berschrift1"/>
      </w:pPr>
      <w:bookmarkStart w:id="70" w:name="_Toc535835214"/>
      <w:r w:rsidRPr="008606EE">
        <w:lastRenderedPageBreak/>
        <w:t>K</w:t>
      </w:r>
      <w:r w:rsidR="00BE4AEC" w:rsidRPr="008606EE">
        <w:t xml:space="preserve">onzept </w:t>
      </w:r>
      <w:r w:rsidRPr="008606EE">
        <w:t>der Vorhersage</w:t>
      </w:r>
      <w:bookmarkEnd w:id="70"/>
    </w:p>
    <w:p w:rsidR="00D444CC" w:rsidRPr="00D444CC" w:rsidRDefault="00D444CC" w:rsidP="00AD790F">
      <w:r w:rsidRPr="001E563E">
        <w:rPr>
          <w:lang w:val="de-CH"/>
        </w:rPr>
        <w:t xml:space="preserve">Pyranometer </w:t>
      </w:r>
      <w:r>
        <w:rPr>
          <w:lang w:val="de-CH"/>
        </w:rPr>
        <w:t>messen</w:t>
      </w:r>
      <w:r w:rsidRPr="001E563E">
        <w:rPr>
          <w:lang w:val="de-CH"/>
        </w:rPr>
        <w:t xml:space="preserve"> die momentane Sonneneinstrahlung, welche den Sensor in einem bestimmten Zeitpunkt erreicht.</w:t>
      </w:r>
      <w:r w:rsidRPr="00D444CC">
        <w:t xml:space="preserve"> </w:t>
      </w:r>
      <w:r>
        <w:t>Dabei wird sowohl der direkte wie auch der diffuse Anteil der Sonnenstrahlung erfasst. Vorbeiziehende Wolken in unmittelbarer Nähe der Sonne, verändern hauptsächlich den direkten Anteil der Sonneneinstrahlung.</w:t>
      </w:r>
    </w:p>
    <w:p w:rsidR="006B079B" w:rsidRDefault="001E563E" w:rsidP="00AD790F">
      <w:pPr>
        <w:rPr>
          <w:lang w:val="de-CH"/>
        </w:rPr>
      </w:pPr>
      <w:r w:rsidRPr="001E563E">
        <w:rPr>
          <w:lang w:val="de-CH"/>
        </w:rPr>
        <w:t xml:space="preserve">Dev et al. </w:t>
      </w:r>
      <w:r w:rsidRPr="001E563E">
        <w:rPr>
          <w:lang w:val="de-CH"/>
        </w:rPr>
        <w:fldChar w:fldCharType="begin"/>
      </w:r>
      <w:r w:rsidRPr="001E563E">
        <w:rPr>
          <w:lang w:val="de-CH"/>
        </w:rP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rsidRPr="001E563E">
        <w:rPr>
          <w:lang w:val="de-CH"/>
        </w:rPr>
        <w:fldChar w:fldCharType="separate"/>
      </w:r>
      <w:r w:rsidRPr="001E563E">
        <w:rPr>
          <w:lang w:val="de-CH"/>
        </w:rPr>
        <w:t>[24]</w:t>
      </w:r>
      <w:r w:rsidRPr="001E563E">
        <w:rPr>
          <w:lang w:val="de-CH"/>
        </w:rPr>
        <w:fldChar w:fldCharType="end"/>
      </w:r>
      <w:r w:rsidRPr="001E563E">
        <w:rPr>
          <w:lang w:val="de-CH"/>
        </w:rPr>
        <w:t xml:space="preserve">  </w:t>
      </w:r>
      <w:r w:rsidR="003E3E7F">
        <w:rPr>
          <w:lang w:val="de-CH"/>
        </w:rPr>
        <w:t xml:space="preserve">simuliert das Verhalten eines Pyranometers und </w:t>
      </w:r>
      <w:r w:rsidRPr="00D42D92">
        <w:rPr>
          <w:lang w:val="de-CH"/>
        </w:rPr>
        <w:t xml:space="preserve">beschreibt </w:t>
      </w:r>
      <w:r>
        <w:rPr>
          <w:lang w:val="de-CH"/>
        </w:rPr>
        <w:t>ein Verfahren</w:t>
      </w:r>
      <w:r w:rsidR="007159DC">
        <w:rPr>
          <w:lang w:val="de-CH"/>
        </w:rPr>
        <w:t>,</w:t>
      </w:r>
      <w:r>
        <w:rPr>
          <w:lang w:val="de-CH"/>
        </w:rPr>
        <w:t xml:space="preserve"> </w:t>
      </w:r>
      <w:r w:rsidR="007159DC">
        <w:rPr>
          <w:lang w:val="de-CH"/>
        </w:rPr>
        <w:t>dass es erlaubt</w:t>
      </w:r>
      <w:r>
        <w:rPr>
          <w:lang w:val="de-CH"/>
        </w:rPr>
        <w:t xml:space="preserve"> aus Aufnahmen des Himmels, die Sonneneinstrahlung </w:t>
      </w:r>
      <w:r w:rsidR="007159DC">
        <w:rPr>
          <w:lang w:val="de-CH"/>
        </w:rPr>
        <w:t xml:space="preserve">zu </w:t>
      </w:r>
      <w:r>
        <w:rPr>
          <w:lang w:val="de-CH"/>
        </w:rPr>
        <w:t>bestimm</w:t>
      </w:r>
      <w:r w:rsidR="007159DC">
        <w:rPr>
          <w:lang w:val="de-CH"/>
        </w:rPr>
        <w:t>en.</w:t>
      </w:r>
      <w:r w:rsidR="006C5F7E">
        <w:rPr>
          <w:lang w:val="de-CH"/>
        </w:rPr>
        <w:t xml:space="preserve"> </w:t>
      </w:r>
      <w:r w:rsidR="00CD5DD1">
        <w:rPr>
          <w:lang w:val="de-CH"/>
        </w:rPr>
        <w:t xml:space="preserve">Dazu verwendet er </w:t>
      </w:r>
      <w:r w:rsidR="00CD5DD1">
        <w:rPr>
          <w:lang w:val="de-CH"/>
        </w:rPr>
        <w:t>die winkeltreue</w:t>
      </w:r>
      <w:r w:rsidR="00B15427">
        <w:rPr>
          <w:lang w:val="de-CH"/>
        </w:rPr>
        <w:t xml:space="preserve"> Abbildungseigenschaft</w:t>
      </w:r>
      <w:r w:rsidR="00CD5DD1">
        <w:rPr>
          <w:lang w:val="de-CH"/>
        </w:rPr>
        <w:t xml:space="preserve"> des Fischaugenobjektivs</w:t>
      </w:r>
      <w:r w:rsidR="00CD5DD1">
        <w:rPr>
          <w:lang w:val="de-CH"/>
        </w:rPr>
        <w:t>,</w:t>
      </w:r>
      <w:r w:rsidR="00CD5DD1">
        <w:rPr>
          <w:lang w:val="de-CH"/>
        </w:rPr>
        <w:t xml:space="preserve"> um das Bild auf eine Einheits-Hemisphäre abzubilden</w:t>
      </w:r>
      <w:r w:rsidR="006B079B">
        <w:rPr>
          <w:lang w:val="de-CH"/>
        </w:rPr>
        <w:t>.</w:t>
      </w:r>
    </w:p>
    <w:p w:rsidR="004D41ED" w:rsidRDefault="00CD5DD1" w:rsidP="00AD790F">
      <w:pPr>
        <w:rPr>
          <w:lang w:val="de-CH"/>
        </w:rPr>
      </w:pPr>
      <w:r>
        <w:rPr>
          <w:lang w:val="de-CH"/>
        </w:rPr>
        <w:t>A</w:t>
      </w:r>
      <w:r w:rsidR="006C5F7E">
        <w:rPr>
          <w:lang w:val="de-CH"/>
        </w:rPr>
        <w:t xml:space="preserve">nschliessend werden </w:t>
      </w:r>
      <w:r>
        <w:rPr>
          <w:lang w:val="de-CH"/>
        </w:rPr>
        <w:t xml:space="preserve">mittels eines </w:t>
      </w:r>
      <w:r w:rsidR="006C5F7E" w:rsidRPr="001E563E">
        <w:rPr>
          <w:lang w:val="de-CH"/>
        </w:rPr>
        <w:t>cosinusgewichtete</w:t>
      </w:r>
      <w:r w:rsidR="006C5F7E">
        <w:rPr>
          <w:lang w:val="de-CH"/>
        </w:rPr>
        <w:t>n</w:t>
      </w:r>
      <w:r w:rsidR="006C5F7E" w:rsidRPr="001E563E">
        <w:rPr>
          <w:lang w:val="de-CH"/>
        </w:rPr>
        <w:t xml:space="preserve"> </w:t>
      </w:r>
      <w:r w:rsidR="006C5F7E">
        <w:rPr>
          <w:lang w:val="de-CH"/>
        </w:rPr>
        <w:t>hemisphärische</w:t>
      </w:r>
      <w:r w:rsidR="006C5F7E">
        <w:rPr>
          <w:lang w:val="de-CH"/>
        </w:rPr>
        <w:t>n</w:t>
      </w:r>
      <w:r w:rsidR="006C5F7E">
        <w:rPr>
          <w:lang w:val="de-CH"/>
        </w:rPr>
        <w:t xml:space="preserve"> </w:t>
      </w:r>
      <w:r w:rsidR="006C5F7E" w:rsidRPr="001E563E">
        <w:rPr>
          <w:lang w:val="de-CH"/>
        </w:rPr>
        <w:t>Sampling</w:t>
      </w:r>
      <w:r w:rsidR="006C5F7E">
        <w:rPr>
          <w:lang w:val="de-CH"/>
        </w:rPr>
        <w:t>s</w:t>
      </w:r>
      <w:r w:rsidR="006C5F7E">
        <w:rPr>
          <w:rStyle w:val="Funotenzeichen"/>
          <w:lang w:val="de-CH"/>
        </w:rPr>
        <w:footnoteReference w:id="5"/>
      </w:r>
      <w:r w:rsidR="006C5F7E">
        <w:rPr>
          <w:lang w:val="de-CH"/>
        </w:rPr>
        <w:t xml:space="preserve"> zufällige Bildpixel ausgewählt, die zur Berechnung der Leuchtdichte verwendet werden.  </w:t>
      </w:r>
      <w:r w:rsidR="006B079B">
        <w:rPr>
          <w:lang w:val="de-CH"/>
        </w:rPr>
        <w:t xml:space="preserve">Da jedoch Wolken in der unmittelbaren Nähe der Sonne einen höheren Einfluss auf die </w:t>
      </w:r>
      <w:r w:rsidR="006B079B">
        <w:rPr>
          <w:lang w:val="de-CH"/>
        </w:rPr>
        <w:t>Sonneneinstrahlung</w:t>
      </w:r>
      <w:r w:rsidR="004D41ED">
        <w:rPr>
          <w:lang w:val="de-CH"/>
        </w:rPr>
        <w:t xml:space="preserve"> haben, muss das Zentrum der </w:t>
      </w:r>
      <w:r w:rsidR="004D41ED" w:rsidRPr="001E563E">
        <w:rPr>
          <w:lang w:val="de-CH"/>
        </w:rPr>
        <w:t>cosinusgewichtete</w:t>
      </w:r>
      <w:r w:rsidR="004D41ED">
        <w:rPr>
          <w:lang w:val="de-CH"/>
        </w:rPr>
        <w:t>n</w:t>
      </w:r>
      <w:r w:rsidR="004D41ED">
        <w:rPr>
          <w:lang w:val="de-CH"/>
        </w:rPr>
        <w:t xml:space="preserve"> Verteilung (höchster Punkt der Hemisphäre) auf die Position der Sonne ausgerichtet werden. </w:t>
      </w:r>
    </w:p>
    <w:p w:rsidR="007B73FE" w:rsidRDefault="00AA7345" w:rsidP="00AD790F">
      <w:pPr>
        <w:rPr>
          <w:lang w:val="de-CH"/>
        </w:rPr>
      </w:pPr>
      <w:r>
        <w:rPr>
          <w:lang w:val="de-CH"/>
        </w:rPr>
        <w:t xml:space="preserve">Verwendet man ein RAW-Bild, dann können die </w:t>
      </w:r>
      <w:r w:rsidR="00B15427">
        <w:rPr>
          <w:lang w:val="de-CH"/>
        </w:rPr>
        <w:t xml:space="preserve">gesampelten </w:t>
      </w:r>
      <w:r>
        <w:rPr>
          <w:lang w:val="de-CH"/>
        </w:rPr>
        <w:t xml:space="preserve">Bildpixel gemittelt werden und erhält </w:t>
      </w:r>
      <w:r w:rsidR="00C75FB6">
        <w:rPr>
          <w:lang w:val="de-CH"/>
        </w:rPr>
        <w:t xml:space="preserve">so </w:t>
      </w:r>
      <w:r>
        <w:rPr>
          <w:lang w:val="de-CH"/>
        </w:rPr>
        <w:t xml:space="preserve">eine relative </w:t>
      </w:r>
      <w:r w:rsidR="00C75FB6">
        <w:rPr>
          <w:lang w:val="de-CH"/>
        </w:rPr>
        <w:t xml:space="preserve">Leuchtdichte. Das heisst mit jedem </w:t>
      </w:r>
      <w:r w:rsidR="00C75FB6" w:rsidRPr="001E563E">
        <w:rPr>
          <w:lang w:val="de-CH"/>
        </w:rPr>
        <w:t>cosinusgewichtete</w:t>
      </w:r>
      <w:r w:rsidR="00C75FB6">
        <w:rPr>
          <w:lang w:val="de-CH"/>
        </w:rPr>
        <w:t>n</w:t>
      </w:r>
      <w:r w:rsidR="00C75FB6" w:rsidRPr="001E563E">
        <w:rPr>
          <w:lang w:val="de-CH"/>
        </w:rPr>
        <w:t xml:space="preserve"> </w:t>
      </w:r>
      <w:r w:rsidR="00C75FB6">
        <w:rPr>
          <w:lang w:val="de-CH"/>
        </w:rPr>
        <w:t xml:space="preserve">hemisphärischen </w:t>
      </w:r>
      <w:r w:rsidR="00C75FB6" w:rsidRPr="001E563E">
        <w:rPr>
          <w:lang w:val="de-CH"/>
        </w:rPr>
        <w:t>Sampling</w:t>
      </w:r>
      <w:r w:rsidR="00C75FB6">
        <w:rPr>
          <w:lang w:val="de-CH"/>
        </w:rPr>
        <w:t xml:space="preserve"> erhält man einen relativen Leuchtdichtewert pro Bild. </w:t>
      </w:r>
      <w:r w:rsidR="004B7F39">
        <w:rPr>
          <w:lang w:val="de-CH"/>
        </w:rPr>
        <w:t xml:space="preserve">Die so erhaltenen </w:t>
      </w:r>
      <w:r w:rsidR="00C75FB6">
        <w:rPr>
          <w:lang w:val="de-CH"/>
        </w:rPr>
        <w:t>relativen Leuchtdichtewerte</w:t>
      </w:r>
      <w:r w:rsidR="00824D20">
        <w:rPr>
          <w:lang w:val="de-CH"/>
        </w:rPr>
        <w:t>,</w:t>
      </w:r>
      <w:r w:rsidR="00C75FB6">
        <w:rPr>
          <w:lang w:val="de-CH"/>
        </w:rPr>
        <w:t xml:space="preserve"> </w:t>
      </w:r>
      <w:r w:rsidR="004B7F39">
        <w:rPr>
          <w:lang w:val="de-CH"/>
        </w:rPr>
        <w:t xml:space="preserve">können nun </w:t>
      </w:r>
      <w:r w:rsidR="00C75FB6">
        <w:rPr>
          <w:lang w:val="de-CH"/>
        </w:rPr>
        <w:t>den Messwerten des Pyranometers</w:t>
      </w:r>
      <w:r w:rsidR="004B7F39">
        <w:rPr>
          <w:lang w:val="de-CH"/>
        </w:rPr>
        <w:t xml:space="preserve"> (</w:t>
      </w:r>
      <w:r w:rsidR="00824D20">
        <w:rPr>
          <w:lang w:val="de-CH"/>
        </w:rPr>
        <w:t>GHI) gegenübergestellt</w:t>
      </w:r>
      <w:r w:rsidR="00C75FB6">
        <w:rPr>
          <w:lang w:val="de-CH"/>
        </w:rPr>
        <w:t xml:space="preserve"> werden. </w:t>
      </w:r>
    </w:p>
    <w:p w:rsidR="003D31C1" w:rsidRDefault="007B73FE" w:rsidP="00AD790F">
      <w:pPr>
        <w:rPr>
          <w:lang w:val="de-CH"/>
        </w:rPr>
      </w:pPr>
      <w:r>
        <w:rPr>
          <w:lang w:val="de-CH"/>
        </w:rPr>
        <w:t>Basierend auf der Annahme, dass die Zuordnung von Szenenhelligkeit zu Pixelwerten in den Himmelsaufnahmen linear sind,</w:t>
      </w:r>
      <w:r w:rsidR="00824D20">
        <w:rPr>
          <w:lang w:val="de-CH"/>
        </w:rPr>
        <w:t xml:space="preserve"> kann eine lineare Regression verwendet werden</w:t>
      </w:r>
      <w:r>
        <w:rPr>
          <w:lang w:val="de-CH"/>
        </w:rPr>
        <w:t>,</w:t>
      </w:r>
      <w:bookmarkStart w:id="71" w:name="_GoBack"/>
      <w:bookmarkEnd w:id="71"/>
      <w:r w:rsidR="00824D20">
        <w:rPr>
          <w:lang w:val="de-CH"/>
        </w:rPr>
        <w:t xml:space="preserve"> um die Sonneneinstrahlung aus der Bild</w:t>
      </w:r>
      <w:r>
        <w:rPr>
          <w:lang w:val="de-CH"/>
        </w:rPr>
        <w:t>helligkeit</w:t>
      </w:r>
      <w:r w:rsidR="00824D20">
        <w:rPr>
          <w:lang w:val="de-CH"/>
        </w:rPr>
        <w:t xml:space="preserve"> </w:t>
      </w:r>
      <w:r>
        <w:rPr>
          <w:lang w:val="de-CH"/>
        </w:rPr>
        <w:t xml:space="preserve">zu bestimmen. </w:t>
      </w:r>
    </w:p>
    <w:p w:rsidR="001E563E" w:rsidRDefault="001E563E" w:rsidP="001E563E">
      <w:pPr>
        <w:autoSpaceDE w:val="0"/>
        <w:autoSpaceDN w:val="0"/>
        <w:adjustRightInd w:val="0"/>
        <w:spacing w:before="0" w:line="240" w:lineRule="auto"/>
        <w:jc w:val="left"/>
        <w:rPr>
          <w:lang w:val="de-CH"/>
        </w:rPr>
      </w:pPr>
    </w:p>
    <w:p w:rsidR="002F153F" w:rsidRPr="00AA7345" w:rsidRDefault="002F153F" w:rsidP="00BE4AEC">
      <w:pPr>
        <w:rPr>
          <w:color w:val="FF0000"/>
          <w:lang w:val="de-CH"/>
        </w:rPr>
      </w:pPr>
      <w:r w:rsidRPr="00AA7345">
        <w:rPr>
          <w:color w:val="FF0000"/>
          <w:lang w:val="de-CH"/>
        </w:rPr>
        <w:t xml:space="preserve">Soumbrata Dev </w:t>
      </w:r>
      <w:r w:rsidR="006C08EC" w:rsidRPr="00AA7345">
        <w:rPr>
          <w:color w:val="FF0000"/>
          <w:lang w:val="de-CH"/>
        </w:rPr>
        <w:t xml:space="preserve"> (http://www.trapzz.com/?page_id=346)</w:t>
      </w:r>
    </w:p>
    <w:p w:rsidR="001C42EE" w:rsidRPr="00D42D92" w:rsidRDefault="00D62D75" w:rsidP="00BE4AEC">
      <w:pPr>
        <w:rPr>
          <w:color w:val="FF0000"/>
          <w:lang w:val="en-US"/>
        </w:rPr>
      </w:pPr>
      <w:r w:rsidRPr="00D42D92">
        <w:rPr>
          <w:color w:val="FF0000"/>
          <w:lang w:val="en-US"/>
        </w:rPr>
        <w:t>VON CAM</w:t>
      </w:r>
      <w:r w:rsidR="00C44B72" w:rsidRPr="00D42D92">
        <w:rPr>
          <w:color w:val="FF0000"/>
          <w:lang w:val="en-US"/>
        </w:rPr>
        <w:t xml:space="preserve"> Seite 9 !!</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While predicting cloud movements and the resulting shadows is a critical intermediate step, the</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ultimate goal is to accurately forecast GHI and the power produced by the PV arrays. The last step</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 the pipeline is to make a prediction of the GHI in the minutes-ahead time frame. If a shadow is</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predicted to be over the solar array, then direct sunlight is being blocked and a large drop in DNI will</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occur. While DHI will also be influenced by the presence of shadows over the surrounding terrain,</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 xml:space="preserve">the dominant term is DNI as shown in the equation </w:t>
      </w:r>
      <w:r w:rsidRPr="00C44B72">
        <w:rPr>
          <w:rFonts w:ascii="URWPalladioL-Ital" w:hAnsi="URWPalladioL-Ital" w:cs="URWPalladioL-Ital"/>
          <w:color w:val="000000"/>
          <w:lang w:val="en-US"/>
        </w:rPr>
        <w:t xml:space="preserve">GHI </w:t>
      </w:r>
      <w:r w:rsidRPr="00C44B72">
        <w:rPr>
          <w:rFonts w:ascii="CMR10" w:hAnsi="CMR10" w:cs="CMR10"/>
          <w:color w:val="000000"/>
          <w:sz w:val="21"/>
          <w:szCs w:val="21"/>
          <w:lang w:val="en-US"/>
        </w:rPr>
        <w:t xml:space="preserve">= </w:t>
      </w:r>
      <w:r w:rsidRPr="00C44B72">
        <w:rPr>
          <w:rFonts w:ascii="URWPalladioL-Roma" w:hAnsi="URWPalladioL-Roma" w:cs="URWPalladioL-Roma"/>
          <w:color w:val="000000"/>
          <w:lang w:val="en-US"/>
        </w:rPr>
        <w:t>cos</w:t>
      </w:r>
      <w:r w:rsidRPr="00C44B72">
        <w:rPr>
          <w:rFonts w:ascii="CMR10" w:hAnsi="CMR10" w:cs="CMR10"/>
          <w:color w:val="000000"/>
          <w:sz w:val="21"/>
          <w:szCs w:val="21"/>
          <w:lang w:val="en-US"/>
        </w:rPr>
        <w:t>(</w:t>
      </w:r>
      <w:r w:rsidRPr="00C44B72">
        <w:rPr>
          <w:rFonts w:ascii="PazoMath-Italic" w:hAnsi="PazoMath-Italic" w:cs="PazoMath-Italic"/>
          <w:i/>
          <w:iCs/>
          <w:color w:val="000000"/>
          <w:lang w:val="en-US"/>
        </w:rPr>
        <w:t>q</w:t>
      </w:r>
      <w:r w:rsidRPr="00C44B72">
        <w:rPr>
          <w:rFonts w:ascii="CMR10" w:hAnsi="CMR10" w:cs="CMR10"/>
          <w:color w:val="000000"/>
          <w:sz w:val="21"/>
          <w:szCs w:val="21"/>
          <w:lang w:val="en-US"/>
        </w:rPr>
        <w:t>)</w:t>
      </w:r>
      <w:r w:rsidRPr="00C44B72">
        <w:rPr>
          <w:rFonts w:ascii="URWPalladioL-Ital" w:hAnsi="URWPalladioL-Ital" w:cs="URWPalladioL-Ital"/>
          <w:color w:val="000000"/>
          <w:lang w:val="en-US"/>
        </w:rPr>
        <w:t xml:space="preserve">DNI </w:t>
      </w:r>
      <w:r w:rsidRPr="00C44B72">
        <w:rPr>
          <w:rFonts w:ascii="CMR10" w:hAnsi="CMR10" w:cs="CMR10"/>
          <w:color w:val="000000"/>
          <w:sz w:val="21"/>
          <w:szCs w:val="21"/>
          <w:lang w:val="en-US"/>
        </w:rPr>
        <w:t xml:space="preserve">+ </w:t>
      </w:r>
      <w:r w:rsidRPr="00C44B72">
        <w:rPr>
          <w:rFonts w:ascii="URWPalladioL-Ital" w:hAnsi="URWPalladioL-Ital" w:cs="URWPalladioL-Ital"/>
          <w:color w:val="000000"/>
          <w:lang w:val="en-US"/>
        </w:rPr>
        <w:t>DHI</w:t>
      </w:r>
      <w:r w:rsidRPr="00C44B72">
        <w:rPr>
          <w:rFonts w:ascii="URWPalladioL-Roma" w:hAnsi="URWPalladioL-Roma" w:cs="URWPalladioL-Roma"/>
          <w:color w:val="000000"/>
          <w:lang w:val="en-US"/>
        </w:rPr>
        <w:t>.</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 order to utilize the predicted cloud locations together with ray tracing to find where shadows</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of cumulus clouds will be located, it is necessary to know precisely the direction of True North relative</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to the camera frame of reference. While this can be accomplished physically with a compass during</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stallation of the SkyImager or with a Global Positioning System (GPS) module added to the GPIO</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pins of the Raspberry Pi, it was convenient to write a program to determine True North just using</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data gathered from the camera itself. First, a sequence of low exposure images is acquired on a clear</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sky day and used to plot the trajectory of the sun as determined by the camera. Then, the zenith and</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azimuth angles of the sun for the same day are calculated from NREL’s online SOLPOS program.</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The Solar Position Algorithm (SPA) calculates the solar zenith and azimuth angles in the period from</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 xml:space="preserve">the years </w:t>
      </w:r>
      <w:r>
        <w:rPr>
          <w:rFonts w:ascii="Calibri" w:eastAsia="Calibri" w:hAnsi="Calibri" w:cs="Calibri" w:hint="eastAsia"/>
          <w:color w:val="000000"/>
          <w:sz w:val="21"/>
          <w:szCs w:val="21"/>
          <w:lang w:val="de-CH"/>
        </w:rPr>
        <w:t>􀀀</w:t>
      </w:r>
      <w:r w:rsidRPr="00C44B72">
        <w:rPr>
          <w:rFonts w:ascii="URWPalladioL-Roma" w:hAnsi="URWPalladioL-Roma" w:cs="URWPalladioL-Roma"/>
          <w:color w:val="000000"/>
          <w:lang w:val="en-US"/>
        </w:rPr>
        <w:t xml:space="preserve">2000 to 6000, with uncertainties of </w:t>
      </w:r>
      <w:r w:rsidRPr="00C44B72">
        <w:rPr>
          <w:rFonts w:ascii="CMSY10" w:hAnsi="CMSY10" w:cs="CMSY10"/>
          <w:color w:val="000000"/>
          <w:sz w:val="21"/>
          <w:szCs w:val="21"/>
          <w:lang w:val="en-US"/>
        </w:rPr>
        <w:t>_</w:t>
      </w:r>
      <w:r w:rsidRPr="00C44B72">
        <w:rPr>
          <w:rFonts w:ascii="URWPalladioL-Roma" w:hAnsi="URWPalladioL-Roma" w:cs="URWPalladioL-Roma"/>
          <w:color w:val="000000"/>
          <w:lang w:val="en-US"/>
        </w:rPr>
        <w:t>0.0003 degrees based on the date, time, and location</w:t>
      </w:r>
    </w:p>
    <w:p w:rsidR="001C42EE" w:rsidRPr="00C44B72" w:rsidRDefault="00C44B72" w:rsidP="00C44B72">
      <w:pPr>
        <w:rPr>
          <w:color w:val="FF0000"/>
          <w:lang w:val="en-US"/>
        </w:rPr>
      </w:pPr>
      <w:r w:rsidRPr="00C44B72">
        <w:rPr>
          <w:rFonts w:ascii="URWPalladioL-Roma" w:hAnsi="URWPalladioL-Roma" w:cs="URWPalladioL-Roma"/>
          <w:color w:val="000000"/>
          <w:lang w:val="en-US"/>
        </w:rPr>
        <w:t>on Earth [</w:t>
      </w:r>
      <w:r w:rsidRPr="00C44B72">
        <w:rPr>
          <w:rFonts w:ascii="URWPalladioL-Roma" w:hAnsi="URWPalladioL-Roma" w:cs="URWPalladioL-Roma"/>
          <w:color w:val="0000FF"/>
          <w:lang w:val="en-US"/>
        </w:rPr>
        <w:t>35</w:t>
      </w:r>
      <w:r w:rsidRPr="00C44B72">
        <w:rPr>
          <w:rFonts w:ascii="URWPalladioL-Roma" w:hAnsi="URWPalladioL-Roma" w:cs="URWPalladioL-Roma"/>
          <w:color w:val="000000"/>
          <w:lang w:val="en-US"/>
        </w:rPr>
        <w:t>]. A second trajectory of the computed sun position is plotted</w:t>
      </w:r>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w:t>
      </w:r>
      <w:r w:rsidRPr="007C5F1E">
        <w:rPr>
          <w:color w:val="FF0000"/>
        </w:rPr>
        <w:lastRenderedPageBreak/>
        <w:t xml:space="preserve">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rsidR="00BF17DE">
        <w:t xml:space="preserve">Abbildung </w:t>
      </w:r>
      <w:r w:rsidR="00BF17DE">
        <w:rPr>
          <w:noProof/>
        </w:rPr>
        <w:t>17</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2" w:name="_Toc535835215"/>
      <w:r>
        <w:lastRenderedPageBreak/>
        <w:t>ProSekKa Sky Camera</w:t>
      </w:r>
      <w:bookmarkEnd w:id="72"/>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3" w:name="_Ref535350388"/>
      <w:bookmarkStart w:id="74" w:name="_Toc535835216"/>
      <w:r>
        <w:t xml:space="preserve">Allgemeiner Aufbau der </w:t>
      </w:r>
      <w:r w:rsidRPr="00FB2DFF">
        <w:t>ProSekKa</w:t>
      </w:r>
      <w:r w:rsidR="00CC3ADF">
        <w:t xml:space="preserve"> </w:t>
      </w:r>
      <w:r w:rsidR="00CA17A7">
        <w:t>Sky Camera</w:t>
      </w:r>
      <w:bookmarkEnd w:id="73"/>
      <w:bookmarkEnd w:id="74"/>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5" w:name="_Toc53576868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6</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5"/>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6" w:name="_Toc535835217"/>
      <w:r w:rsidRPr="00C40B7F">
        <w:t>Ground Truth</w:t>
      </w:r>
      <w:bookmarkEnd w:id="76"/>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C55F38">
        <w:instrText xml:space="preserve"> ADDIN ZOTERO_ITEM CSL_CITATION {"citationID":"Uw94GL4u","properties":{"formattedCitation":"[25]","plainCitation":"[25]","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C55F38" w:rsidRPr="00C55F38">
        <w:t>[25]</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7" w:name="_Ref534278342"/>
      <w:bookmarkStart w:id="78" w:name="_Toc53576868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7</w:t>
      </w:r>
      <w:r w:rsidR="00BA1753">
        <w:rPr>
          <w:noProof/>
        </w:rPr>
        <w:fldChar w:fldCharType="end"/>
      </w:r>
      <w:bookmarkEnd w:id="77"/>
      <w:r>
        <w:rPr>
          <w:noProof/>
        </w:rPr>
        <w:t xml:space="preserve">: </w:t>
      </w:r>
      <w:r w:rsidRPr="00D162AB">
        <w:rPr>
          <w:noProof/>
        </w:rPr>
        <w:t>Lageplan Hochschule Luzern für Technik und Architektur</w:t>
      </w:r>
      <w:bookmarkEnd w:id="78"/>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BF17DE">
        <w:t xml:space="preserve">Abbildung </w:t>
      </w:r>
      <w:r w:rsidR="00BF17DE">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r>
              <w:t>(</w:t>
            </w:r>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BF17DE">
              <w:rPr>
                <w:noProof/>
              </w:rPr>
              <w:t>9</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9" w:name="_Ref532641609"/>
      <w:bookmarkStart w:id="80" w:name="_Toc53576868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8</w:t>
      </w:r>
      <w:r w:rsidR="00BA1753">
        <w:rPr>
          <w:noProof/>
        </w:rPr>
        <w:fldChar w:fldCharType="end"/>
      </w:r>
      <w:bookmarkEnd w:id="79"/>
      <w:r>
        <w:t>: Links Messung der diffusen und rechts der globalen</w:t>
      </w:r>
      <w:r>
        <w:rPr>
          <w:noProof/>
        </w:rPr>
        <w:t xml:space="preserve"> Strahlung.</w:t>
      </w:r>
      <w:bookmarkEnd w:id="80"/>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C55F38">
        <w:instrText xml:space="preserve"> ADDIN ZOTERO_ITEM CSL_CITATION {"citationID":"TK7W4JJ8","properties":{"formattedCitation":"[26]","plainCitation":"[26]","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C55F38" w:rsidRPr="00C55F38">
        <w:t>[26]</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1" w:name="_Toc53576868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9</w:t>
      </w:r>
      <w:r w:rsidR="00BA1753">
        <w:rPr>
          <w:noProof/>
        </w:rPr>
        <w:fldChar w:fldCharType="end"/>
      </w:r>
      <w:r>
        <w:t xml:space="preserve">: Messstation und </w:t>
      </w:r>
      <w:r>
        <w:rPr>
          <w:noProof/>
        </w:rPr>
        <w:t>Datenerfassung</w:t>
      </w:r>
      <w:bookmarkEnd w:id="81"/>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2" w:name="_Toc535768712"/>
      <w:r>
        <w:t xml:space="preserve">Tabelle </w:t>
      </w:r>
      <w:r w:rsidR="00C7465A">
        <w:fldChar w:fldCharType="begin"/>
      </w:r>
      <w:r w:rsidR="00C7465A">
        <w:instrText xml:space="preserve"> SEQ Tabelle \* ARABIC </w:instrText>
      </w:r>
      <w:r w:rsidR="00C7465A">
        <w:fldChar w:fldCharType="separate"/>
      </w:r>
      <w:r w:rsidR="00BF17DE">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2"/>
    </w:p>
    <w:p w:rsidR="001254E8" w:rsidRPr="001254E8" w:rsidRDefault="001254E8" w:rsidP="001254E8"/>
    <w:p w:rsidR="001254E8" w:rsidRDefault="001254E8" w:rsidP="001254E8">
      <w:pPr>
        <w:pStyle w:val="berschrift2"/>
      </w:pPr>
      <w:bookmarkStart w:id="83" w:name="_Toc535835218"/>
      <w:r>
        <w:lastRenderedPageBreak/>
        <w:t>Datensätze</w:t>
      </w:r>
      <w:bookmarkEnd w:id="83"/>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BF17DE">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C55F38">
        <w:instrText xml:space="preserve"> ADDIN ZOTERO_ITEM CSL_CITATION {"citationID":"fsxbUD50","properties":{"formattedCitation":"[27]","plainCitation":"[27]","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C55F38" w:rsidRPr="00C55F38">
        <w:t>[27]</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4" w:name="_Toc5357686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20</w:t>
      </w:r>
      <w:r w:rsidR="00BA1753">
        <w:rPr>
          <w:noProof/>
        </w:rPr>
        <w:fldChar w:fldCharType="end"/>
      </w:r>
      <w:r>
        <w:rPr>
          <w:noProof/>
        </w:rPr>
        <w:t>: Zusammenfassung der Bodenmessstation Luzern in der Allmend.</w:t>
      </w:r>
      <w:bookmarkEnd w:id="84"/>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5" w:name="_Toc535835219"/>
      <w:r>
        <w:lastRenderedPageBreak/>
        <w:t>Hardware</w:t>
      </w:r>
      <w:bookmarkEnd w:id="85"/>
      <w:r>
        <w:t xml:space="preserve"> </w:t>
      </w:r>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6" w:name="_Toc535768687"/>
      <w:r>
        <w:t xml:space="preserve">Abbildung </w:t>
      </w:r>
      <w:r>
        <w:rPr>
          <w:noProof/>
        </w:rPr>
        <w:fldChar w:fldCharType="begin"/>
      </w:r>
      <w:r>
        <w:rPr>
          <w:noProof/>
        </w:rPr>
        <w:instrText xml:space="preserve"> SEQ Abbildung \* ARABIC </w:instrText>
      </w:r>
      <w:r>
        <w:rPr>
          <w:noProof/>
        </w:rPr>
        <w:fldChar w:fldCharType="separate"/>
      </w:r>
      <w:r w:rsidR="00BF17DE">
        <w:rPr>
          <w:noProof/>
        </w:rPr>
        <w:t>21</w:t>
      </w:r>
      <w:r>
        <w:rPr>
          <w:noProof/>
        </w:rPr>
        <w:fldChar w:fldCharType="end"/>
      </w:r>
      <w:r>
        <w:rPr>
          <w:noProof/>
        </w:rPr>
        <w:t>: Bestandteile der Sky Camera</w:t>
      </w:r>
      <w:bookmarkEnd w:id="86"/>
    </w:p>
    <w:p w:rsidR="0050518C" w:rsidRPr="0050518C" w:rsidRDefault="0050518C" w:rsidP="0050518C"/>
    <w:p w:rsidR="00A87954" w:rsidRDefault="00A87954" w:rsidP="00F12098">
      <w:pPr>
        <w:pStyle w:val="berschrift2"/>
        <w:spacing w:before="120"/>
      </w:pPr>
      <w:bookmarkStart w:id="87" w:name="_Toc535835220"/>
      <w:r>
        <w:t>Kameragehäuse</w:t>
      </w:r>
      <w:bookmarkEnd w:id="87"/>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8" w:name="_Toc5357686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22</w:t>
      </w:r>
      <w:r w:rsidR="00BA1753">
        <w:rPr>
          <w:noProof/>
        </w:rPr>
        <w:fldChar w:fldCharType="end"/>
      </w:r>
      <w:r>
        <w:t xml:space="preserve">: Kunststoffkoffer KK-S1 von Fireking, als </w:t>
      </w:r>
      <w:r w:rsidR="00BB65AC">
        <w:t>Kamera</w:t>
      </w:r>
      <w:r>
        <w:t xml:space="preserve"> Gehäuse.</w:t>
      </w:r>
      <w:bookmarkEnd w:id="88"/>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89" w:name="_Toc53576868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23</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9"/>
    </w:p>
    <w:p w:rsidR="00466E02" w:rsidRDefault="00466E02" w:rsidP="00DA1BFD">
      <w:pPr>
        <w:pStyle w:val="berschrift2"/>
      </w:pPr>
      <w:bookmarkStart w:id="90" w:name="_Toc535835221"/>
      <w:r>
        <w:t>Sensoren</w:t>
      </w:r>
      <w:bookmarkEnd w:id="90"/>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1" w:name="_Toc535768688"/>
      <w:r>
        <w:t xml:space="preserve">Abbildung </w:t>
      </w:r>
      <w:r>
        <w:rPr>
          <w:noProof/>
        </w:rPr>
        <w:fldChar w:fldCharType="begin"/>
      </w:r>
      <w:r>
        <w:rPr>
          <w:noProof/>
        </w:rPr>
        <w:instrText xml:space="preserve"> SEQ Abbildung \* ARABIC </w:instrText>
      </w:r>
      <w:r>
        <w:rPr>
          <w:noProof/>
        </w:rPr>
        <w:fldChar w:fldCharType="separate"/>
      </w:r>
      <w:r w:rsidR="00BF17DE">
        <w:rPr>
          <w:noProof/>
        </w:rPr>
        <w:t>24</w:t>
      </w:r>
      <w:r>
        <w:rPr>
          <w:noProof/>
        </w:rPr>
        <w:fldChar w:fldCharType="end"/>
      </w:r>
      <w:r>
        <w:t>: Links: Detailaufnahme Objektiv, Sensoren und Widerstandsheizung unter der Acrylkuppel. Rechts: Infrarot Aussenthermometer MLX90614 zur Detektion von Wolken.</w:t>
      </w:r>
      <w:bookmarkEnd w:id="91"/>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BF17DE">
        <w:t>10.4</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6976FC" w:rsidP="0016438C">
      <w:pPr>
        <w:pStyle w:val="berschrift3"/>
      </w:pPr>
      <w:bookmarkStart w:id="92" w:name="_Toc535835222"/>
      <w:r>
        <w:t xml:space="preserve"> </w:t>
      </w:r>
      <w:r w:rsidR="00CD2957">
        <w:t>Kontaktloses</w:t>
      </w:r>
      <w:r w:rsidR="0016438C">
        <w:t xml:space="preserve"> Infrarotthermometer </w:t>
      </w:r>
      <w:r w:rsidR="00CD2957">
        <w:t>MLX90614</w:t>
      </w:r>
      <w:bookmarkEnd w:id="92"/>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3" w:name="_Toc535768713"/>
      <w:r>
        <w:t xml:space="preserve">Tabelle </w:t>
      </w:r>
      <w:r w:rsidR="00C7465A">
        <w:fldChar w:fldCharType="begin"/>
      </w:r>
      <w:r w:rsidR="00C7465A">
        <w:instrText xml:space="preserve"> SEQ Tabelle \* ARABIC </w:instrText>
      </w:r>
      <w:r w:rsidR="00C7465A">
        <w:fldChar w:fldCharType="separate"/>
      </w:r>
      <w:r w:rsidR="00BF17DE">
        <w:rPr>
          <w:noProof/>
        </w:rPr>
        <w:t>4</w:t>
      </w:r>
      <w:r w:rsidR="00C7465A">
        <w:fldChar w:fldCharType="end"/>
      </w:r>
      <w:r>
        <w:rPr>
          <w:noProof/>
        </w:rPr>
        <w:t xml:space="preserve">: </w:t>
      </w:r>
      <w:r w:rsidRPr="00503807">
        <w:rPr>
          <w:noProof/>
        </w:rPr>
        <w:t>Spezifikationen Melexis MLX90614ESF-BCI</w:t>
      </w:r>
      <w:r>
        <w:rPr>
          <w:noProof/>
        </w:rPr>
        <w:t>.</w:t>
      </w:r>
      <w:bookmarkEnd w:id="93"/>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C55F38">
        <w:rPr>
          <w:lang w:val="de-CH"/>
        </w:rPr>
        <w:instrText xml:space="preserve"> ADDIN ZOTERO_ITEM CSL_CITATION {"citationID":"SLoV2wZ9","properties":{"formattedCitation":"[28]","plainCitation":"[28]","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C55F38" w:rsidRPr="00C55F38">
        <w:t>[28]</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10"/>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C55F38">
        <w:instrText xml:space="preserve"> ADDIN ZOTERO_ITEM CSL_CITATION {"citationID":"srOzZZso","properties":{"formattedCitation":"[29]","plainCitation":"[29]","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C55F38" w:rsidRPr="00C55F38">
        <w:t>[29]</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BF17DE">
              <w:rPr>
                <w:noProof/>
              </w:rPr>
              <w:t>10</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FA0F67" w:rsidRDefault="00FA0F67" w:rsidP="00FA0F67">
      <w:bookmarkStart w:id="94" w:name="_Ref534303385"/>
    </w:p>
    <w:p w:rsidR="00A87954" w:rsidRDefault="00A87954" w:rsidP="00A87954">
      <w:pPr>
        <w:pStyle w:val="berschrift2"/>
      </w:pPr>
      <w:bookmarkStart w:id="95" w:name="_Toc535835223"/>
      <w:r>
        <w:t>Kameradom Heizung</w:t>
      </w:r>
      <w:bookmarkEnd w:id="95"/>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6" w:name="_Ref535783666"/>
      <w:bookmarkStart w:id="97" w:name="_Toc535835224"/>
      <w:r>
        <w:t>Entfeuchtungsanlage</w:t>
      </w:r>
      <w:bookmarkEnd w:id="94"/>
      <w:bookmarkEnd w:id="96"/>
      <w:bookmarkEnd w:id="97"/>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w:t>
      </w:r>
      <w:r w:rsidR="002C4E25">
        <w:t>en</w:t>
      </w:r>
      <w:r w:rsidR="0015666C">
        <w:t>mittel</w:t>
      </w:r>
      <w:r w:rsidR="00861828">
        <w:t xml:space="preserve"> und einem eingebauten Lüfter</w:t>
      </w:r>
      <w:r w:rsidR="0015666C">
        <w:t xml:space="preserve">. </w:t>
      </w:r>
    </w:p>
    <w:p w:rsidR="00861828" w:rsidRPr="00166F34" w:rsidRDefault="009B6A0A" w:rsidP="00861828">
      <w:r>
        <w:t>Das</w:t>
      </w:r>
      <w:r w:rsidR="00861828">
        <w:t xml:space="preserve"> </w:t>
      </w:r>
      <w:r w:rsidR="0065290B">
        <w:t xml:space="preserve">Trockenmittel </w:t>
      </w:r>
      <w:r>
        <w:t>ist ein</w:t>
      </w:r>
      <w:r w:rsidR="00861828">
        <w:t xml:space="preserve"> sogenanntes Molekularsieb </w:t>
      </w:r>
      <w:r w:rsidR="00861828">
        <w:fldChar w:fldCharType="begin"/>
      </w:r>
      <w:r w:rsidR="00C55F38">
        <w:instrText xml:space="preserve"> ADDIN ZOTERO_ITEM CSL_CITATION {"citationID":"qGYidZ4F","properties":{"formattedCitation":"[30]","plainCitation":"[30]","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C55F38" w:rsidRPr="00C55F38">
        <w:t>[30]</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 xml:space="preserve">sich zur sogenannten scharfen Trocknung, bei der jegliche Feuchtigkeit dem Gas entzogen wird und im </w:t>
      </w:r>
      <w:r w:rsidR="0065290B">
        <w:t xml:space="preserve">Trockenmittel </w:t>
      </w:r>
      <w:r w:rsidR="00861828">
        <w:t xml:space="preserve">eingelagert wird. Durch Erhitzen bei 250 – 350° C, kann das </w:t>
      </w:r>
      <w:r w:rsidR="0065290B">
        <w:t xml:space="preserve">Trockenmittel </w:t>
      </w:r>
      <w:r w:rsidR="00861828">
        <w:t>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8" w:name="_Toc535768689"/>
      <w:r>
        <w:t xml:space="preserve">Abbildung </w:t>
      </w:r>
      <w:r>
        <w:rPr>
          <w:noProof/>
        </w:rPr>
        <w:fldChar w:fldCharType="begin"/>
      </w:r>
      <w:r>
        <w:rPr>
          <w:noProof/>
        </w:rPr>
        <w:instrText xml:space="preserve"> SEQ Abbildung \* ARABIC </w:instrText>
      </w:r>
      <w:r>
        <w:rPr>
          <w:noProof/>
        </w:rPr>
        <w:fldChar w:fldCharType="separate"/>
      </w:r>
      <w:r w:rsidR="00BF17DE">
        <w:rPr>
          <w:noProof/>
        </w:rPr>
        <w:t>25</w:t>
      </w:r>
      <w:r>
        <w:rPr>
          <w:noProof/>
        </w:rPr>
        <w:fldChar w:fldCharType="end"/>
      </w:r>
      <w:r>
        <w:rPr>
          <w:noProof/>
        </w:rPr>
        <w:t xml:space="preserve">: </w:t>
      </w:r>
      <w:r>
        <w:t>Molekularsieb Perlen, zur scharfen Trocknung feuchter Luft.</w:t>
      </w:r>
      <w:bookmarkEnd w:id="98"/>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w:t>
      </w:r>
      <w:r w:rsidR="0065290B">
        <w:t>Trockenmittel</w:t>
      </w:r>
      <w:r w:rsidR="0015666C">
        <w:t xml:space="preserve">,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9" w:name="_Toc535768690"/>
      <w:r>
        <w:t xml:space="preserve">Abbildung </w:t>
      </w:r>
      <w:r>
        <w:rPr>
          <w:noProof/>
        </w:rPr>
        <w:fldChar w:fldCharType="begin"/>
      </w:r>
      <w:r>
        <w:rPr>
          <w:noProof/>
        </w:rPr>
        <w:instrText xml:space="preserve"> SEQ Abbildung \* ARABIC </w:instrText>
      </w:r>
      <w:r>
        <w:rPr>
          <w:noProof/>
        </w:rPr>
        <w:fldChar w:fldCharType="separate"/>
      </w:r>
      <w:r w:rsidR="00BF17DE">
        <w:rPr>
          <w:noProof/>
        </w:rPr>
        <w:t>26</w:t>
      </w:r>
      <w:r>
        <w:rPr>
          <w:noProof/>
        </w:rPr>
        <w:fldChar w:fldCharType="end"/>
      </w:r>
      <w:r>
        <w:rPr>
          <w:noProof/>
        </w:rPr>
        <w:t xml:space="preserve">: Links Aufsicht und rechts Seitenansicht der </w:t>
      </w:r>
      <w:r>
        <w:t>Entfeuchtungsanlage</w:t>
      </w:r>
      <w:r>
        <w:rPr>
          <w:noProof/>
        </w:rPr>
        <w:t>.</w:t>
      </w:r>
      <w:bookmarkEnd w:id="99"/>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 xml:space="preserve">Auf diese Weise kann ein gesättigtes </w:t>
      </w:r>
      <w:r w:rsidR="0065290B">
        <w:t>Trockenmittel</w:t>
      </w:r>
      <w:r w:rsidR="0099740F">
        <w:t>,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0" w:name="_Toc5357686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27</w:t>
      </w:r>
      <w:r w:rsidR="00BA1753">
        <w:rPr>
          <w:noProof/>
        </w:rPr>
        <w:fldChar w:fldCharType="end"/>
      </w:r>
      <w:r>
        <w:t>: Links: geöffnete Entfeuchtungsanlage. Rechts: Entfeuchtungsanlage von vorne.</w:t>
      </w:r>
      <w:bookmarkEnd w:id="100"/>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1" w:name="_Toc5357686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28</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1"/>
    </w:p>
    <w:p w:rsidR="0041535F" w:rsidRDefault="0041535F" w:rsidP="0041535F">
      <w:pPr>
        <w:pStyle w:val="berschrift2"/>
      </w:pPr>
      <w:r>
        <w:lastRenderedPageBreak/>
        <w:t>Kostenaufstellung der ProSekKa Sky Camera</w:t>
      </w:r>
    </w:p>
    <w:p w:rsidR="00F767EB" w:rsidRDefault="00BF17DE" w:rsidP="000A46E1">
      <w:pPr>
        <w:rPr>
          <w:lang w:val="de-CH"/>
        </w:rPr>
      </w:pPr>
      <w:r>
        <w:rPr>
          <w:lang w:val="de-CH"/>
        </w:rPr>
        <w:t>Die folgende Kostenaufstellung</w:t>
      </w:r>
      <w:r w:rsidR="002279E6">
        <w:rPr>
          <w:lang w:val="de-CH"/>
        </w:rPr>
        <w:t xml:space="preserve"> enthält alle Hardwarekomponenten, die für den Aufbau </w:t>
      </w:r>
      <w:r>
        <w:rPr>
          <w:lang w:val="de-CH"/>
        </w:rPr>
        <w:t xml:space="preserve">des Prototypen </w:t>
      </w:r>
      <w:r w:rsidR="002279E6">
        <w:rPr>
          <w:lang w:val="de-CH"/>
        </w:rPr>
        <w:t>der ProSekKa Sky Camera verwendet wurden.</w:t>
      </w:r>
      <w:r w:rsidR="00E6679E">
        <w:rPr>
          <w:lang w:val="de-CH"/>
        </w:rPr>
        <w:t xml:space="preserve"> Alle Preisangaben sind in Schweizer Franken.</w:t>
      </w:r>
    </w:p>
    <w:p w:rsidR="00C72AF6" w:rsidRDefault="00C72AF6" w:rsidP="000A46E1">
      <w:pPr>
        <w:rPr>
          <w:lang w:val="de-CH"/>
        </w:rPr>
      </w:pPr>
    </w:p>
    <w:tbl>
      <w:tblPr>
        <w:tblStyle w:val="Tabellenraster"/>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7"/>
        <w:gridCol w:w="1876"/>
        <w:gridCol w:w="2058"/>
        <w:gridCol w:w="783"/>
        <w:gridCol w:w="565"/>
        <w:gridCol w:w="563"/>
      </w:tblGrid>
      <w:tr w:rsidR="00AF3E31" w:rsidTr="00E6679E">
        <w:trPr>
          <w:jc w:val="center"/>
        </w:trPr>
        <w:tc>
          <w:tcPr>
            <w:tcW w:w="2797" w:type="dxa"/>
            <w:tcBorders>
              <w:bottom w:val="single" w:sz="4" w:space="0" w:color="auto"/>
              <w:right w:val="single" w:sz="4" w:space="0" w:color="auto"/>
            </w:tcBorders>
            <w:shd w:val="clear" w:color="auto" w:fill="FFFFFF" w:themeFill="background1"/>
          </w:tcPr>
          <w:p w:rsidR="00C72AF6" w:rsidRPr="00C72AF6" w:rsidRDefault="00C72AF6" w:rsidP="00DF08E7">
            <w:pPr>
              <w:spacing w:before="0"/>
              <w:jc w:val="center"/>
              <w:rPr>
                <w:sz w:val="16"/>
                <w:szCs w:val="16"/>
                <w:lang w:val="de-CH"/>
              </w:rPr>
            </w:pPr>
            <w:r>
              <w:rPr>
                <w:lang w:val="de-CH"/>
              </w:rPr>
              <w:t>Artikel</w:t>
            </w:r>
          </w:p>
        </w:tc>
        <w:tc>
          <w:tcPr>
            <w:tcW w:w="1876"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Bestellnummer</w:t>
            </w:r>
          </w:p>
        </w:tc>
        <w:tc>
          <w:tcPr>
            <w:tcW w:w="2058"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Anbieter</w:t>
            </w:r>
          </w:p>
        </w:tc>
        <w:tc>
          <w:tcPr>
            <w:tcW w:w="783"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Preis/St</w:t>
            </w:r>
            <w:r w:rsidR="00AF3E31">
              <w:rPr>
                <w:lang w:val="de-CH"/>
              </w:rPr>
              <w:t>k.</w:t>
            </w:r>
          </w:p>
        </w:tc>
        <w:tc>
          <w:tcPr>
            <w:tcW w:w="565"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Stück</w:t>
            </w:r>
          </w:p>
        </w:tc>
        <w:tc>
          <w:tcPr>
            <w:tcW w:w="563" w:type="dxa"/>
            <w:tcBorders>
              <w:left w:val="single" w:sz="4" w:space="0" w:color="auto"/>
              <w:bottom w:val="single" w:sz="4" w:space="0" w:color="auto"/>
            </w:tcBorders>
            <w:shd w:val="clear" w:color="auto" w:fill="FFFFFF" w:themeFill="background1"/>
          </w:tcPr>
          <w:p w:rsidR="00C72AF6" w:rsidRPr="005C4F05" w:rsidRDefault="00C72AF6" w:rsidP="00DF08E7">
            <w:pPr>
              <w:spacing w:before="0" w:line="240" w:lineRule="auto"/>
              <w:jc w:val="center"/>
              <w:rPr>
                <w:sz w:val="16"/>
                <w:szCs w:val="16"/>
              </w:rPr>
            </w:pPr>
            <w:r w:rsidRPr="005C4F05">
              <w:rPr>
                <w:lang w:val="de-CH"/>
              </w:rPr>
              <w:t>Total</w:t>
            </w:r>
          </w:p>
        </w:tc>
      </w:tr>
      <w:tr w:rsidR="00391885" w:rsidTr="00E6679E">
        <w:trPr>
          <w:jc w:val="center"/>
        </w:trPr>
        <w:tc>
          <w:tcPr>
            <w:tcW w:w="2797" w:type="dxa"/>
            <w:tcBorders>
              <w:top w:val="single" w:sz="4" w:space="0" w:color="auto"/>
              <w:right w:val="single" w:sz="4" w:space="0" w:color="auto"/>
            </w:tcBorders>
            <w:shd w:val="clear" w:color="auto" w:fill="DAEEF3" w:themeFill="accent5" w:themeFillTint="33"/>
          </w:tcPr>
          <w:p w:rsidR="00391885" w:rsidRDefault="00391885" w:rsidP="00391885">
            <w:pPr>
              <w:spacing w:before="0"/>
            </w:pPr>
            <w:r>
              <w:t>Kunststoffkoffer</w:t>
            </w:r>
            <w:r w:rsidR="00E734D9">
              <w:t xml:space="preserve"> KK-S1, gelb</w:t>
            </w:r>
          </w:p>
        </w:tc>
        <w:tc>
          <w:tcPr>
            <w:tcW w:w="1876" w:type="dxa"/>
            <w:tcBorders>
              <w:top w:val="single" w:sz="4" w:space="0" w:color="auto"/>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w:t>
            </w:r>
          </w:p>
        </w:tc>
        <w:tc>
          <w:tcPr>
            <w:tcW w:w="2058"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igros Do it + Garden</w:t>
            </w:r>
          </w:p>
        </w:tc>
        <w:tc>
          <w:tcPr>
            <w:tcW w:w="783"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pPr>
            <w:r>
              <w:t>16.90</w:t>
            </w:r>
          </w:p>
        </w:tc>
        <w:tc>
          <w:tcPr>
            <w:tcW w:w="565"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top w:val="single" w:sz="4" w:space="0" w:color="auto"/>
              <w:left w:val="single" w:sz="4" w:space="0" w:color="auto"/>
            </w:tcBorders>
            <w:shd w:val="clear" w:color="auto" w:fill="DAEEF3" w:themeFill="accent5" w:themeFillTint="33"/>
          </w:tcPr>
          <w:p w:rsidR="00391885" w:rsidRPr="005C4F05" w:rsidRDefault="00391885" w:rsidP="00391885">
            <w:pPr>
              <w:spacing w:before="0"/>
              <w:jc w:val="center"/>
            </w:pPr>
            <w:r w:rsidRPr="005C4F05">
              <w:t>16.90</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t>Raspberry Pi 3 Model B+</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7"/>
                <w:szCs w:val="17"/>
                <w:lang w:val="de-CH"/>
              </w:rPr>
            </w:pPr>
            <w:r w:rsidRPr="00391885">
              <w:rPr>
                <w:sz w:val="17"/>
                <w:szCs w:val="17"/>
                <w:lang w:val="de-CH"/>
              </w:rPr>
              <w:t>358-RPI3-MODBP-BULK</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0.4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0.46</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t>Pi Camera Module V2</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74-DEV-14028</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8.77</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8.77</w:t>
            </w:r>
          </w:p>
        </w:tc>
      </w:tr>
      <w:tr w:rsidR="00391885" w:rsidTr="00E6679E">
        <w:trPr>
          <w:jc w:val="center"/>
        </w:trPr>
        <w:tc>
          <w:tcPr>
            <w:tcW w:w="2797" w:type="dxa"/>
            <w:tcBorders>
              <w:right w:val="single" w:sz="4" w:space="0" w:color="auto"/>
            </w:tcBorders>
            <w:shd w:val="clear" w:color="auto" w:fill="FFFFFF" w:themeFill="background1"/>
          </w:tcPr>
          <w:p w:rsidR="00391885" w:rsidRPr="00951781" w:rsidRDefault="00391885" w:rsidP="00391885">
            <w:pPr>
              <w:spacing w:before="0"/>
              <w:rPr>
                <w:lang w:val="en-US"/>
              </w:rPr>
            </w:pPr>
            <w:r w:rsidRPr="00951781">
              <w:rPr>
                <w:lang w:val="en-US"/>
              </w:rPr>
              <w:t>Flex Cable for Pi Camera</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485-1646</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9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9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Samsung Evo+ microSD</w:t>
            </w:r>
            <w:r>
              <w:t xml:space="preserve"> 128 GB</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630464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62</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62</w:t>
            </w:r>
          </w:p>
        </w:tc>
      </w:tr>
      <w:tr w:rsidR="00780C5F" w:rsidRPr="00780C5F" w:rsidTr="00E6679E">
        <w:trPr>
          <w:jc w:val="center"/>
        </w:trPr>
        <w:tc>
          <w:tcPr>
            <w:tcW w:w="2797" w:type="dxa"/>
            <w:tcBorders>
              <w:right w:val="single" w:sz="4" w:space="0" w:color="auto"/>
            </w:tcBorders>
            <w:shd w:val="clear" w:color="auto" w:fill="FFFFFF" w:themeFill="background1"/>
          </w:tcPr>
          <w:p w:rsidR="00391885" w:rsidRPr="00780C5F" w:rsidRDefault="00391885" w:rsidP="00391885">
            <w:pPr>
              <w:spacing w:before="0"/>
              <w:rPr>
                <w:color w:val="000000" w:themeColor="text1"/>
                <w:lang w:val="de-CH"/>
              </w:rPr>
            </w:pPr>
            <w:r w:rsidRPr="00780C5F">
              <w:rPr>
                <w:color w:val="000000" w:themeColor="text1"/>
                <w:lang w:val="de-CH"/>
              </w:rPr>
              <w:t>Netzteil für Raspberry Pi</w:t>
            </w:r>
          </w:p>
        </w:tc>
        <w:tc>
          <w:tcPr>
            <w:tcW w:w="1876" w:type="dxa"/>
            <w:tcBorders>
              <w:left w:val="single" w:sz="4" w:space="0" w:color="auto"/>
              <w:right w:val="single" w:sz="4" w:space="0" w:color="auto"/>
            </w:tcBorders>
            <w:shd w:val="clear" w:color="auto" w:fill="FFFFFF" w:themeFill="background1"/>
          </w:tcPr>
          <w:p w:rsidR="00391885" w:rsidRPr="00CA6843" w:rsidRDefault="00780C5F" w:rsidP="00604B91">
            <w:pPr>
              <w:spacing w:before="0"/>
              <w:jc w:val="center"/>
              <w:rPr>
                <w:sz w:val="18"/>
                <w:szCs w:val="18"/>
                <w:lang w:val="de-CH"/>
              </w:rPr>
            </w:pPr>
            <w:r w:rsidRPr="00CA6843">
              <w:rPr>
                <w:sz w:val="18"/>
                <w:szCs w:val="18"/>
                <w:lang w:val="de-CH"/>
              </w:rPr>
              <w:t>1426025 - 62</w:t>
            </w:r>
          </w:p>
        </w:tc>
        <w:tc>
          <w:tcPr>
            <w:tcW w:w="2058"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rPr>
            </w:pPr>
            <w:r w:rsidRPr="00780C5F">
              <w:rPr>
                <w:color w:val="000000" w:themeColor="text1"/>
              </w:rPr>
              <w:t>12.95</w:t>
            </w:r>
          </w:p>
        </w:tc>
        <w:tc>
          <w:tcPr>
            <w:tcW w:w="565" w:type="dxa"/>
            <w:tcBorders>
              <w:left w:val="single" w:sz="4" w:space="0" w:color="auto"/>
              <w:right w:val="single" w:sz="4" w:space="0" w:color="auto"/>
            </w:tcBorders>
            <w:shd w:val="clear" w:color="auto" w:fill="FFFFFF" w:themeFill="background1"/>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FFFFFF" w:themeFill="background1"/>
          </w:tcPr>
          <w:p w:rsidR="00391885" w:rsidRPr="005C4F05" w:rsidRDefault="00780C5F" w:rsidP="00391885">
            <w:pPr>
              <w:spacing w:before="0"/>
              <w:jc w:val="center"/>
              <w:rPr>
                <w:color w:val="000000" w:themeColor="text1"/>
              </w:rPr>
            </w:pPr>
            <w:r w:rsidRPr="005C4F05">
              <w:rPr>
                <w:color w:val="000000" w:themeColor="text1"/>
              </w:rPr>
              <w:t>12.95</w:t>
            </w:r>
          </w:p>
        </w:tc>
      </w:tr>
      <w:tr w:rsidR="00780C5F" w:rsidRPr="00780C5F" w:rsidTr="00E6679E">
        <w:trPr>
          <w:jc w:val="center"/>
        </w:trPr>
        <w:tc>
          <w:tcPr>
            <w:tcW w:w="2797" w:type="dxa"/>
            <w:tcBorders>
              <w:right w:val="single" w:sz="4" w:space="0" w:color="auto"/>
            </w:tcBorders>
            <w:shd w:val="clear" w:color="auto" w:fill="DAEEF3" w:themeFill="accent5" w:themeFillTint="33"/>
          </w:tcPr>
          <w:p w:rsidR="00391885" w:rsidRPr="00780C5F" w:rsidRDefault="00780C5F" w:rsidP="00391885">
            <w:pPr>
              <w:spacing w:before="0"/>
              <w:rPr>
                <w:color w:val="000000" w:themeColor="text1"/>
                <w:lang w:val="de-CH"/>
              </w:rPr>
            </w:pPr>
            <w:r w:rsidRPr="00780C5F">
              <w:rPr>
                <w:color w:val="000000" w:themeColor="text1"/>
                <w:lang w:val="de-CH"/>
              </w:rPr>
              <w:t xml:space="preserve">Regelbares </w:t>
            </w:r>
            <w:r w:rsidR="00391885" w:rsidRPr="00780C5F">
              <w:rPr>
                <w:color w:val="000000" w:themeColor="text1"/>
                <w:lang w:val="de-CH"/>
              </w:rPr>
              <w:t>Netzteil für Heizung</w:t>
            </w:r>
          </w:p>
        </w:tc>
        <w:tc>
          <w:tcPr>
            <w:tcW w:w="1876" w:type="dxa"/>
            <w:tcBorders>
              <w:left w:val="single" w:sz="4" w:space="0" w:color="auto"/>
              <w:right w:val="single" w:sz="4" w:space="0" w:color="auto"/>
            </w:tcBorders>
            <w:shd w:val="clear" w:color="auto" w:fill="DAEEF3" w:themeFill="accent5" w:themeFillTint="33"/>
          </w:tcPr>
          <w:p w:rsidR="00391885" w:rsidRPr="00CA6843" w:rsidRDefault="00780C5F" w:rsidP="00604B91">
            <w:pPr>
              <w:spacing w:before="0"/>
              <w:jc w:val="center"/>
              <w:rPr>
                <w:sz w:val="18"/>
                <w:szCs w:val="18"/>
                <w:lang w:val="de-CH"/>
              </w:rPr>
            </w:pPr>
            <w:r w:rsidRPr="00CA6843">
              <w:rPr>
                <w:sz w:val="18"/>
                <w:szCs w:val="18"/>
                <w:lang w:val="de-CH"/>
              </w:rPr>
              <w:t>1380522 - 62</w:t>
            </w:r>
          </w:p>
        </w:tc>
        <w:tc>
          <w:tcPr>
            <w:tcW w:w="2058"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rPr>
            </w:pPr>
            <w:r w:rsidRPr="00780C5F">
              <w:rPr>
                <w:color w:val="000000" w:themeColor="text1"/>
              </w:rPr>
              <w:t>15.95</w:t>
            </w:r>
          </w:p>
        </w:tc>
        <w:tc>
          <w:tcPr>
            <w:tcW w:w="565" w:type="dxa"/>
            <w:tcBorders>
              <w:left w:val="single" w:sz="4" w:space="0" w:color="auto"/>
              <w:right w:val="single" w:sz="4" w:space="0" w:color="auto"/>
            </w:tcBorders>
            <w:shd w:val="clear" w:color="auto" w:fill="DAEEF3" w:themeFill="accent5" w:themeFillTint="33"/>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DAEEF3" w:themeFill="accent5" w:themeFillTint="33"/>
          </w:tcPr>
          <w:p w:rsidR="00391885" w:rsidRPr="005C4F05" w:rsidRDefault="00780C5F" w:rsidP="00391885">
            <w:pPr>
              <w:spacing w:before="0"/>
              <w:jc w:val="center"/>
              <w:rPr>
                <w:color w:val="000000" w:themeColor="text1"/>
              </w:rPr>
            </w:pPr>
            <w:r w:rsidRPr="005C4F05">
              <w:rPr>
                <w:color w:val="000000" w:themeColor="text1"/>
              </w:rPr>
              <w:t>15.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rPr>
                <w:lang w:val="de-CH"/>
              </w:rPr>
              <w:t>Fischaugenobjektiv</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1029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Pi-shop.ch</w:t>
            </w:r>
          </w:p>
        </w:tc>
        <w:tc>
          <w:tcPr>
            <w:tcW w:w="783" w:type="dxa"/>
            <w:tcBorders>
              <w:left w:val="single" w:sz="4" w:space="0" w:color="auto"/>
              <w:right w:val="single" w:sz="4" w:space="0" w:color="auto"/>
            </w:tcBorders>
            <w:shd w:val="clear" w:color="auto" w:fill="FFFFFF" w:themeFill="background1"/>
          </w:tcPr>
          <w:p w:rsidR="00391885" w:rsidRDefault="00780C5F" w:rsidP="00391885">
            <w:pPr>
              <w:spacing w:before="0"/>
              <w:jc w:val="center"/>
            </w:pPr>
            <w:r>
              <w:t>12.9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2.90</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rPr>
                <w:lang w:val="de-CH"/>
              </w:rPr>
              <w:t>Acryldom</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A0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Acrylhaus.com</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t>14</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de-CH"/>
              </w:rPr>
            </w:pPr>
            <w:r w:rsidRPr="005C4F05">
              <w:t>14</w:t>
            </w:r>
          </w:p>
        </w:tc>
      </w:tr>
      <w:tr w:rsidR="00391885" w:rsidTr="00E6679E">
        <w:trPr>
          <w:jc w:val="center"/>
        </w:trPr>
        <w:tc>
          <w:tcPr>
            <w:tcW w:w="2797" w:type="dxa"/>
            <w:tcBorders>
              <w:right w:val="single" w:sz="4" w:space="0" w:color="auto"/>
            </w:tcBorders>
            <w:shd w:val="clear" w:color="auto" w:fill="FFFFFF" w:themeFill="background1"/>
          </w:tcPr>
          <w:p w:rsidR="00391885" w:rsidRPr="00DA6759" w:rsidRDefault="00391885" w:rsidP="00391885">
            <w:pPr>
              <w:spacing w:before="0"/>
            </w:pPr>
            <w:r>
              <w:t>Lüfter</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ASB0405HHA-AF0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7.2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7.2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FE467B">
              <w:t>Widerstand 1 Ω</w:t>
            </w:r>
            <w:r>
              <w:t>, 1W</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19206 - 62</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0.20</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2</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0</w:t>
            </w:r>
          </w:p>
        </w:tc>
      </w:tr>
      <w:tr w:rsidR="00DA1F80" w:rsidTr="00E6679E">
        <w:trPr>
          <w:jc w:val="center"/>
        </w:trPr>
        <w:tc>
          <w:tcPr>
            <w:tcW w:w="2797" w:type="dxa"/>
            <w:tcBorders>
              <w:right w:val="single" w:sz="4" w:space="0" w:color="auto"/>
            </w:tcBorders>
            <w:shd w:val="clear" w:color="auto" w:fill="FFFFFF" w:themeFill="background1"/>
          </w:tcPr>
          <w:p w:rsidR="00DA1F80" w:rsidRPr="00FE467B" w:rsidRDefault="00DA1F80" w:rsidP="00391885">
            <w:pPr>
              <w:spacing w:before="0"/>
            </w:pPr>
            <w:r>
              <w:t>BJT NPN 40V, 1.5A</w:t>
            </w:r>
          </w:p>
        </w:tc>
        <w:tc>
          <w:tcPr>
            <w:tcW w:w="1876" w:type="dxa"/>
            <w:tcBorders>
              <w:left w:val="single" w:sz="4" w:space="0" w:color="auto"/>
              <w:right w:val="single" w:sz="4" w:space="0" w:color="auto"/>
            </w:tcBorders>
            <w:shd w:val="clear" w:color="auto" w:fill="FFFFFF" w:themeFill="background1"/>
          </w:tcPr>
          <w:p w:rsidR="00DA1F80" w:rsidRPr="00391885" w:rsidRDefault="00DA1F80" w:rsidP="00604B91">
            <w:pPr>
              <w:spacing w:before="0"/>
              <w:jc w:val="center"/>
              <w:rPr>
                <w:sz w:val="18"/>
                <w:szCs w:val="18"/>
                <w:lang w:val="de-CH"/>
              </w:rPr>
            </w:pPr>
            <w:r w:rsidRPr="00DA1F80">
              <w:rPr>
                <w:sz w:val="18"/>
                <w:szCs w:val="18"/>
                <w:lang w:val="de-CH"/>
              </w:rPr>
              <w:t>512-SS8050BBU</w:t>
            </w:r>
          </w:p>
        </w:tc>
        <w:tc>
          <w:tcPr>
            <w:tcW w:w="2058" w:type="dxa"/>
            <w:tcBorders>
              <w:left w:val="single" w:sz="4" w:space="0" w:color="auto"/>
              <w:right w:val="single" w:sz="4" w:space="0" w:color="auto"/>
            </w:tcBorders>
            <w:shd w:val="clear" w:color="auto" w:fill="FFFFFF" w:themeFill="background1"/>
          </w:tcPr>
          <w:p w:rsidR="00DA1F80" w:rsidRDefault="00DA1F80"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DA1F80" w:rsidRDefault="00991E2A" w:rsidP="00391885">
            <w:pPr>
              <w:spacing w:before="0"/>
              <w:jc w:val="center"/>
            </w:pPr>
            <w:r>
              <w:t>0.31</w:t>
            </w:r>
          </w:p>
        </w:tc>
        <w:tc>
          <w:tcPr>
            <w:tcW w:w="565" w:type="dxa"/>
            <w:tcBorders>
              <w:left w:val="single" w:sz="4" w:space="0" w:color="auto"/>
              <w:right w:val="single" w:sz="4" w:space="0" w:color="auto"/>
            </w:tcBorders>
            <w:shd w:val="clear" w:color="auto" w:fill="FFFFFF" w:themeFill="background1"/>
          </w:tcPr>
          <w:p w:rsidR="00DA1F80" w:rsidRDefault="00991E2A"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DA1F80" w:rsidRPr="005C4F05" w:rsidRDefault="00991E2A" w:rsidP="00391885">
            <w:pPr>
              <w:spacing w:before="0"/>
              <w:jc w:val="center"/>
            </w:pPr>
            <w:r w:rsidRPr="005C4F05">
              <w:t>0.31</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DA6759" w:rsidRDefault="00391885" w:rsidP="00391885">
            <w:pPr>
              <w:spacing w:before="0"/>
            </w:pPr>
            <w:r>
              <w:t>DHT22 Feuchte 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85-38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9.7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9.73</w:t>
            </w:r>
          </w:p>
        </w:tc>
      </w:tr>
      <w:tr w:rsidR="00391885" w:rsidTr="00E6679E">
        <w:trPr>
          <w:jc w:val="center"/>
        </w:trPr>
        <w:tc>
          <w:tcPr>
            <w:tcW w:w="2797" w:type="dxa"/>
            <w:tcBorders>
              <w:right w:val="single" w:sz="4" w:space="0" w:color="auto"/>
            </w:tcBorders>
            <w:shd w:val="clear" w:color="auto" w:fill="auto"/>
          </w:tcPr>
          <w:p w:rsidR="00391885" w:rsidRDefault="00391885" w:rsidP="00391885">
            <w:pPr>
              <w:spacing w:before="0"/>
            </w:pPr>
            <w:r>
              <w:t>RGB Farbsensor</w:t>
            </w:r>
          </w:p>
        </w:tc>
        <w:tc>
          <w:tcPr>
            <w:tcW w:w="1876" w:type="dxa"/>
            <w:tcBorders>
              <w:left w:val="single" w:sz="4" w:space="0" w:color="auto"/>
              <w:right w:val="single" w:sz="4" w:space="0" w:color="auto"/>
            </w:tcBorders>
            <w:shd w:val="clear" w:color="auto" w:fill="auto"/>
          </w:tcPr>
          <w:p w:rsidR="00391885" w:rsidRPr="002C4E25" w:rsidRDefault="00391885" w:rsidP="00604B91">
            <w:pPr>
              <w:spacing w:before="0"/>
              <w:jc w:val="center"/>
              <w:rPr>
                <w:sz w:val="18"/>
                <w:szCs w:val="18"/>
                <w:lang w:val="de-CH"/>
              </w:rPr>
            </w:pPr>
            <w:r w:rsidRPr="002C4E25">
              <w:rPr>
                <w:sz w:val="18"/>
                <w:szCs w:val="18"/>
                <w:lang w:val="de-CH"/>
              </w:rPr>
              <w:t>485-1334</w:t>
            </w:r>
          </w:p>
        </w:tc>
        <w:tc>
          <w:tcPr>
            <w:tcW w:w="2058"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auto"/>
          </w:tcPr>
          <w:p w:rsidR="00391885" w:rsidRDefault="00391885" w:rsidP="00391885">
            <w:pPr>
              <w:spacing w:before="0"/>
              <w:jc w:val="center"/>
            </w:pPr>
            <w:r>
              <w:t>7.77</w:t>
            </w:r>
          </w:p>
        </w:tc>
        <w:tc>
          <w:tcPr>
            <w:tcW w:w="565"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auto"/>
          </w:tcPr>
          <w:p w:rsidR="00391885" w:rsidRPr="005C4F05" w:rsidRDefault="00391885" w:rsidP="00391885">
            <w:pPr>
              <w:spacing w:before="0"/>
              <w:jc w:val="center"/>
            </w:pPr>
            <w:r w:rsidRPr="005C4F05">
              <w:t>7.77</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Temperatur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700-DS18B20PAR</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2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26</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IR- Temperatursenso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482-90614ESFBCI000SP</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36.8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36.8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Helligkeitssensor</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85-439</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5.9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5.93</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Netzwerkkabel</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MP-6ARJ45SNNW-00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3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36</w:t>
            </w:r>
          </w:p>
        </w:tc>
      </w:tr>
      <w:tr w:rsidR="00391885" w:rsidRPr="00951781" w:rsidTr="00E6679E">
        <w:trPr>
          <w:jc w:val="center"/>
        </w:trPr>
        <w:tc>
          <w:tcPr>
            <w:tcW w:w="2797" w:type="dxa"/>
            <w:tcBorders>
              <w:right w:val="single" w:sz="4" w:space="0" w:color="auto"/>
            </w:tcBorders>
            <w:shd w:val="clear" w:color="auto" w:fill="DAEEF3" w:themeFill="accent5" w:themeFillTint="33"/>
          </w:tcPr>
          <w:p w:rsidR="00391885" w:rsidRPr="00951781" w:rsidRDefault="00391885" w:rsidP="00391885">
            <w:pPr>
              <w:spacing w:before="0"/>
              <w:rPr>
                <w:lang w:val="en-US"/>
              </w:rPr>
            </w:pPr>
            <w:r w:rsidRPr="00951781">
              <w:rPr>
                <w:lang w:val="en-US"/>
              </w:rPr>
              <w:t xml:space="preserve">USB Kabel </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27509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5.90</w:t>
            </w:r>
          </w:p>
        </w:tc>
        <w:tc>
          <w:tcPr>
            <w:tcW w:w="565"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en-US"/>
              </w:rPr>
            </w:pPr>
            <w:r w:rsidRPr="005C4F05">
              <w:rPr>
                <w:lang w:val="en-US"/>
              </w:rPr>
              <w:t>5.90</w:t>
            </w:r>
          </w:p>
        </w:tc>
      </w:tr>
      <w:tr w:rsidR="00CA6843" w:rsidRPr="00951781" w:rsidTr="00E6679E">
        <w:trPr>
          <w:jc w:val="center"/>
        </w:trPr>
        <w:tc>
          <w:tcPr>
            <w:tcW w:w="2797" w:type="dxa"/>
            <w:tcBorders>
              <w:right w:val="single" w:sz="4" w:space="0" w:color="auto"/>
            </w:tcBorders>
            <w:shd w:val="clear" w:color="auto" w:fill="FFFFFF" w:themeFill="background1"/>
          </w:tcPr>
          <w:p w:rsidR="00CA6843" w:rsidRPr="00951781" w:rsidRDefault="00CA6843" w:rsidP="00391885">
            <w:pPr>
              <w:spacing w:before="0"/>
              <w:rPr>
                <w:lang w:val="en-US"/>
              </w:rPr>
            </w:pPr>
            <w:r>
              <w:rPr>
                <w:lang w:val="en-US"/>
              </w:rPr>
              <w:t>Stecker T12</w:t>
            </w:r>
          </w:p>
        </w:tc>
        <w:tc>
          <w:tcPr>
            <w:tcW w:w="1876" w:type="dxa"/>
            <w:tcBorders>
              <w:left w:val="single" w:sz="4" w:space="0" w:color="auto"/>
              <w:right w:val="single" w:sz="4" w:space="0" w:color="auto"/>
            </w:tcBorders>
            <w:shd w:val="clear" w:color="auto" w:fill="FFFFFF" w:themeFill="background1"/>
          </w:tcPr>
          <w:p w:rsidR="00CA6843" w:rsidRPr="00391885" w:rsidRDefault="00CA6843" w:rsidP="00604B91">
            <w:pPr>
              <w:spacing w:before="0"/>
              <w:jc w:val="center"/>
              <w:rPr>
                <w:sz w:val="18"/>
                <w:szCs w:val="18"/>
                <w:lang w:val="de-CH"/>
              </w:rPr>
            </w:pPr>
            <w:r>
              <w:rPr>
                <w:sz w:val="18"/>
                <w:szCs w:val="18"/>
                <w:lang w:val="de-CH"/>
              </w:rPr>
              <w:t>5.615.070</w:t>
            </w:r>
          </w:p>
        </w:tc>
        <w:tc>
          <w:tcPr>
            <w:tcW w:w="2058" w:type="dxa"/>
            <w:tcBorders>
              <w:left w:val="single" w:sz="4" w:space="0" w:color="auto"/>
              <w:right w:val="single" w:sz="4" w:space="0" w:color="auto"/>
            </w:tcBorders>
            <w:shd w:val="clear" w:color="auto" w:fill="FFFFFF" w:themeFill="background1"/>
          </w:tcPr>
          <w:p w:rsidR="00CA6843" w:rsidRPr="00391885"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45</w:t>
            </w:r>
          </w:p>
        </w:tc>
        <w:tc>
          <w:tcPr>
            <w:tcW w:w="565"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FFFFFF" w:themeFill="background1"/>
          </w:tcPr>
          <w:p w:rsidR="00CA6843" w:rsidRPr="005C4F05" w:rsidRDefault="00CA6843" w:rsidP="00391885">
            <w:pPr>
              <w:spacing w:before="0"/>
              <w:jc w:val="center"/>
              <w:rPr>
                <w:lang w:val="en-US"/>
              </w:rPr>
            </w:pPr>
            <w:r w:rsidRPr="005C4F05">
              <w:rPr>
                <w:lang w:val="en-US"/>
              </w:rPr>
              <w:t>1.45</w:t>
            </w:r>
          </w:p>
        </w:tc>
      </w:tr>
      <w:tr w:rsidR="00CA6843" w:rsidRPr="00951781" w:rsidTr="00E6679E">
        <w:trPr>
          <w:jc w:val="center"/>
        </w:trPr>
        <w:tc>
          <w:tcPr>
            <w:tcW w:w="2797" w:type="dxa"/>
            <w:tcBorders>
              <w:right w:val="single" w:sz="4" w:space="0" w:color="auto"/>
            </w:tcBorders>
            <w:shd w:val="clear" w:color="auto" w:fill="DAEEF3" w:themeFill="accent5" w:themeFillTint="33"/>
          </w:tcPr>
          <w:p w:rsidR="00CA6843" w:rsidRDefault="00CA6843" w:rsidP="00391885">
            <w:pPr>
              <w:spacing w:before="0"/>
              <w:rPr>
                <w:lang w:val="en-US"/>
              </w:rPr>
            </w:pPr>
            <w:r>
              <w:rPr>
                <w:lang w:val="en-US"/>
              </w:rPr>
              <w:t>Abzweigstecker 2xT13 drehbar</w:t>
            </w:r>
          </w:p>
        </w:tc>
        <w:tc>
          <w:tcPr>
            <w:tcW w:w="1876" w:type="dxa"/>
            <w:tcBorders>
              <w:left w:val="single" w:sz="4" w:space="0" w:color="auto"/>
              <w:right w:val="single" w:sz="4" w:space="0" w:color="auto"/>
            </w:tcBorders>
            <w:shd w:val="clear" w:color="auto" w:fill="DAEEF3" w:themeFill="accent5" w:themeFillTint="33"/>
          </w:tcPr>
          <w:p w:rsidR="00CA6843" w:rsidRPr="00391885" w:rsidRDefault="00CA6843" w:rsidP="00604B91">
            <w:pPr>
              <w:spacing w:before="0"/>
              <w:jc w:val="center"/>
              <w:rPr>
                <w:sz w:val="18"/>
                <w:szCs w:val="18"/>
                <w:lang w:val="de-CH"/>
              </w:rPr>
            </w:pPr>
            <w:r w:rsidRPr="00CA6843">
              <w:rPr>
                <w:sz w:val="18"/>
                <w:szCs w:val="18"/>
                <w:lang w:val="de-CH"/>
              </w:rPr>
              <w:t>4.949.829</w:t>
            </w:r>
          </w:p>
        </w:tc>
        <w:tc>
          <w:tcPr>
            <w:tcW w:w="2058"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7.95</w:t>
            </w:r>
          </w:p>
        </w:tc>
        <w:tc>
          <w:tcPr>
            <w:tcW w:w="565"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CA6843" w:rsidRPr="005C4F05" w:rsidRDefault="00CA6843" w:rsidP="00391885">
            <w:pPr>
              <w:spacing w:before="0"/>
              <w:jc w:val="center"/>
              <w:rPr>
                <w:lang w:val="en-US"/>
              </w:rPr>
            </w:pPr>
            <w:r w:rsidRPr="005C4F05">
              <w:rPr>
                <w:lang w:val="en-US"/>
              </w:rPr>
              <w:t>7.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Kabeldurchführung</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617-1900000518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4.38</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4.38</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Kabeldurchführungstülle</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617-09-00-000-5353</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6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66</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USB-Stecker mit Kappe IP67</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706-17-20016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3.1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3.10</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3738DE" w:rsidRDefault="00391885" w:rsidP="00391885">
            <w:pPr>
              <w:spacing w:before="0"/>
            </w:pPr>
            <w:r>
              <w:t>Ethernet-Steckverbinder IP67</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523-RJFRB71</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24.49</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49</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Kappe für Ethernet-Steckverbinde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523-RJFRBC7</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8.37</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8.37</w:t>
            </w:r>
          </w:p>
        </w:tc>
      </w:tr>
      <w:tr w:rsidR="00DF47EA" w:rsidTr="00E6679E">
        <w:trPr>
          <w:jc w:val="center"/>
        </w:trPr>
        <w:tc>
          <w:tcPr>
            <w:tcW w:w="2797" w:type="dxa"/>
            <w:tcBorders>
              <w:right w:val="single" w:sz="4" w:space="0" w:color="auto"/>
            </w:tcBorders>
            <w:shd w:val="clear" w:color="auto" w:fill="DAEEF3" w:themeFill="accent5" w:themeFillTint="33"/>
          </w:tcPr>
          <w:p w:rsidR="00DF47EA" w:rsidRDefault="00DF47EA" w:rsidP="00391885">
            <w:pPr>
              <w:spacing w:before="0"/>
            </w:pPr>
            <w:r>
              <w:t>Verbrauchsmaterial</w:t>
            </w:r>
          </w:p>
        </w:tc>
        <w:tc>
          <w:tcPr>
            <w:tcW w:w="1876" w:type="dxa"/>
            <w:tcBorders>
              <w:left w:val="single" w:sz="4" w:space="0" w:color="auto"/>
              <w:right w:val="single" w:sz="4" w:space="0" w:color="auto"/>
            </w:tcBorders>
            <w:shd w:val="clear" w:color="auto" w:fill="DAEEF3" w:themeFill="accent5" w:themeFillTint="33"/>
          </w:tcPr>
          <w:p w:rsidR="00DF47EA" w:rsidRPr="00391885" w:rsidRDefault="00DF47EA" w:rsidP="00604B91">
            <w:pPr>
              <w:spacing w:before="0"/>
              <w:jc w:val="center"/>
              <w:rPr>
                <w:sz w:val="18"/>
                <w:szCs w:val="18"/>
                <w:lang w:val="de-CH"/>
              </w:rPr>
            </w:pPr>
            <w:r>
              <w:rPr>
                <w:sz w:val="18"/>
                <w:szCs w:val="18"/>
                <w:lang w:val="de-CH"/>
              </w:rPr>
              <w:t>-</w:t>
            </w:r>
          </w:p>
        </w:tc>
        <w:tc>
          <w:tcPr>
            <w:tcW w:w="2058"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pPr>
            <w:r>
              <w:t>30</w:t>
            </w:r>
          </w:p>
        </w:tc>
        <w:tc>
          <w:tcPr>
            <w:tcW w:w="565"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DF47EA" w:rsidRPr="005C4F05" w:rsidRDefault="00DF47EA" w:rsidP="00391885">
            <w:pPr>
              <w:spacing w:before="0"/>
              <w:jc w:val="center"/>
            </w:pPr>
            <w:r w:rsidRPr="005C4F05">
              <w:t>30</w:t>
            </w:r>
          </w:p>
        </w:tc>
      </w:tr>
      <w:tr w:rsidR="00391885" w:rsidTr="00E6679E">
        <w:trPr>
          <w:jc w:val="center"/>
        </w:trPr>
        <w:tc>
          <w:tcPr>
            <w:tcW w:w="2797" w:type="dxa"/>
            <w:tcBorders>
              <w:bottom w:val="single" w:sz="4" w:space="0" w:color="auto"/>
              <w:right w:val="single" w:sz="4" w:space="0" w:color="auto"/>
            </w:tcBorders>
            <w:shd w:val="clear" w:color="auto" w:fill="FFFFFF" w:themeFill="background1"/>
          </w:tcPr>
          <w:p w:rsidR="00391885" w:rsidRDefault="00391885" w:rsidP="00391885">
            <w:pPr>
              <w:spacing w:before="0"/>
            </w:pPr>
            <w:r>
              <w:t>1 kg Molekularsieb Trockenmittel</w:t>
            </w:r>
          </w:p>
        </w:tc>
        <w:tc>
          <w:tcPr>
            <w:tcW w:w="1876" w:type="dxa"/>
            <w:tcBorders>
              <w:left w:val="single" w:sz="4" w:space="0" w:color="auto"/>
              <w:bottom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240.001</w:t>
            </w:r>
          </w:p>
        </w:tc>
        <w:tc>
          <w:tcPr>
            <w:tcW w:w="2058"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sidRPr="002C4E25">
              <w:rPr>
                <w:lang w:val="de-CH"/>
              </w:rPr>
              <w:t>trockenmittel.ch</w:t>
            </w:r>
          </w:p>
        </w:tc>
        <w:tc>
          <w:tcPr>
            <w:tcW w:w="783"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pPr>
            <w:r>
              <w:t>56.50</w:t>
            </w:r>
          </w:p>
        </w:tc>
        <w:tc>
          <w:tcPr>
            <w:tcW w:w="565"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bottom w:val="single" w:sz="4" w:space="0" w:color="auto"/>
            </w:tcBorders>
            <w:shd w:val="clear" w:color="auto" w:fill="FFFFFF" w:themeFill="background1"/>
          </w:tcPr>
          <w:p w:rsidR="00391885" w:rsidRPr="005C4F05" w:rsidRDefault="00391885" w:rsidP="00391885">
            <w:pPr>
              <w:spacing w:before="0"/>
              <w:jc w:val="center"/>
            </w:pPr>
            <w:r w:rsidRPr="005C4F05">
              <w:t>56.50</w:t>
            </w:r>
          </w:p>
        </w:tc>
      </w:tr>
      <w:tr w:rsidR="00D217ED" w:rsidTr="00E6679E">
        <w:trPr>
          <w:jc w:val="center"/>
        </w:trPr>
        <w:tc>
          <w:tcPr>
            <w:tcW w:w="2797" w:type="dxa"/>
            <w:tcBorders>
              <w:top w:val="single" w:sz="4" w:space="0" w:color="auto"/>
            </w:tcBorders>
            <w:shd w:val="clear" w:color="auto" w:fill="DAEEF3" w:themeFill="accent5" w:themeFillTint="33"/>
          </w:tcPr>
          <w:p w:rsidR="00D217ED" w:rsidRDefault="00D217ED" w:rsidP="00391885">
            <w:pPr>
              <w:spacing w:before="0"/>
            </w:pPr>
            <w:r>
              <w:t>Endsumme</w:t>
            </w:r>
          </w:p>
        </w:tc>
        <w:tc>
          <w:tcPr>
            <w:tcW w:w="1876" w:type="dxa"/>
            <w:tcBorders>
              <w:top w:val="single" w:sz="4" w:space="0" w:color="auto"/>
            </w:tcBorders>
            <w:shd w:val="clear" w:color="auto" w:fill="DAEEF3" w:themeFill="accent5" w:themeFillTint="33"/>
          </w:tcPr>
          <w:p w:rsidR="00D217ED" w:rsidRPr="00391885" w:rsidRDefault="00D217ED" w:rsidP="00604B91">
            <w:pPr>
              <w:spacing w:before="0"/>
              <w:jc w:val="center"/>
              <w:rPr>
                <w:sz w:val="18"/>
                <w:szCs w:val="18"/>
                <w:lang w:val="de-CH"/>
              </w:rPr>
            </w:pPr>
          </w:p>
        </w:tc>
        <w:tc>
          <w:tcPr>
            <w:tcW w:w="2058" w:type="dxa"/>
            <w:tcBorders>
              <w:top w:val="single" w:sz="4" w:space="0" w:color="auto"/>
            </w:tcBorders>
            <w:shd w:val="clear" w:color="auto" w:fill="DAEEF3" w:themeFill="accent5" w:themeFillTint="33"/>
          </w:tcPr>
          <w:p w:rsidR="00D217ED" w:rsidRPr="002C4E25" w:rsidRDefault="00D217ED" w:rsidP="00391885">
            <w:pPr>
              <w:spacing w:before="0"/>
              <w:jc w:val="center"/>
              <w:rPr>
                <w:lang w:val="de-CH"/>
              </w:rPr>
            </w:pPr>
          </w:p>
        </w:tc>
        <w:tc>
          <w:tcPr>
            <w:tcW w:w="783" w:type="dxa"/>
            <w:tcBorders>
              <w:top w:val="single" w:sz="4" w:space="0" w:color="auto"/>
            </w:tcBorders>
            <w:shd w:val="clear" w:color="auto" w:fill="DAEEF3" w:themeFill="accent5" w:themeFillTint="33"/>
          </w:tcPr>
          <w:p w:rsidR="00D217ED" w:rsidRDefault="00D217ED" w:rsidP="00391885">
            <w:pPr>
              <w:spacing w:before="0"/>
              <w:jc w:val="center"/>
            </w:pPr>
          </w:p>
        </w:tc>
        <w:tc>
          <w:tcPr>
            <w:tcW w:w="565" w:type="dxa"/>
            <w:tcBorders>
              <w:top w:val="single" w:sz="4" w:space="0" w:color="auto"/>
            </w:tcBorders>
            <w:shd w:val="clear" w:color="auto" w:fill="DAEEF3" w:themeFill="accent5" w:themeFillTint="33"/>
          </w:tcPr>
          <w:p w:rsidR="00D217ED" w:rsidRDefault="00D217ED" w:rsidP="00391885">
            <w:pPr>
              <w:spacing w:before="0"/>
              <w:jc w:val="center"/>
              <w:rPr>
                <w:lang w:val="de-CH"/>
              </w:rPr>
            </w:pPr>
          </w:p>
        </w:tc>
        <w:tc>
          <w:tcPr>
            <w:tcW w:w="563" w:type="dxa"/>
            <w:tcBorders>
              <w:top w:val="single" w:sz="4" w:space="0" w:color="auto"/>
              <w:bottom w:val="single" w:sz="4" w:space="0" w:color="auto"/>
            </w:tcBorders>
            <w:shd w:val="clear" w:color="auto" w:fill="DAEEF3" w:themeFill="accent5" w:themeFillTint="33"/>
          </w:tcPr>
          <w:p w:rsidR="00D217ED" w:rsidRPr="005C4F05" w:rsidRDefault="00F73406" w:rsidP="00391885">
            <w:pPr>
              <w:spacing w:before="0"/>
              <w:jc w:val="center"/>
            </w:pPr>
            <w:r>
              <w:t>458.22</w:t>
            </w:r>
          </w:p>
        </w:tc>
      </w:tr>
    </w:tbl>
    <w:p w:rsidR="00F767EB" w:rsidRDefault="00F767EB" w:rsidP="000A46E1">
      <w:pPr>
        <w:rPr>
          <w:lang w:val="de-CH"/>
        </w:rPr>
      </w:pPr>
    </w:p>
    <w:p w:rsidR="000A46E1" w:rsidRPr="000A46E1" w:rsidRDefault="00F767EB" w:rsidP="00F767EB">
      <w:pPr>
        <w:jc w:val="left"/>
      </w:pPr>
      <w:r>
        <w:br/>
      </w:r>
      <w:r>
        <w:br/>
      </w:r>
      <w:r w:rsidR="00C72AF6">
        <w:br/>
      </w:r>
    </w:p>
    <w:p w:rsidR="00781091" w:rsidRDefault="00781091" w:rsidP="00FA0F67">
      <w:pPr>
        <w:pStyle w:val="berschrift1"/>
      </w:pPr>
      <w:bookmarkStart w:id="102" w:name="_Toc535835225"/>
      <w:r w:rsidRPr="00E86376">
        <w:lastRenderedPageBreak/>
        <w:t>Software und Algorithmen</w:t>
      </w:r>
      <w:bookmarkEnd w:id="102"/>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03" w:name="_Toc535835226"/>
      <w:r>
        <w:t>Verzeichnisstruktur der Kamerasteuerung</w:t>
      </w:r>
      <w:bookmarkEnd w:id="103"/>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4" w:name="_Toc535768693"/>
      <w:r w:rsidRPr="00AD34C8">
        <w:rPr>
          <w:lang w:val="en-US"/>
        </w:rPr>
        <w:t xml:space="preserve">Abbildung </w:t>
      </w:r>
      <w:r>
        <w:fldChar w:fldCharType="begin"/>
      </w:r>
      <w:r w:rsidRPr="00AD34C8">
        <w:rPr>
          <w:lang w:val="en-US"/>
        </w:rPr>
        <w:instrText xml:space="preserve"> SEQ Abbildung \* ARABIC </w:instrText>
      </w:r>
      <w:r>
        <w:fldChar w:fldCharType="separate"/>
      </w:r>
      <w:r w:rsidR="00BF17DE">
        <w:rPr>
          <w:noProof/>
          <w:lang w:val="en-US"/>
        </w:rPr>
        <w:t>29</w:t>
      </w:r>
      <w:r>
        <w:rPr>
          <w:noProof/>
        </w:rPr>
        <w:fldChar w:fldCharType="end"/>
      </w:r>
      <w:r w:rsidRPr="00AD34C8">
        <w:rPr>
          <w:lang w:val="en-US"/>
        </w:rPr>
        <w:t xml:space="preserve">: </w:t>
      </w:r>
      <w:r w:rsidRPr="00AD34C8">
        <w:rPr>
          <w:noProof/>
          <w:lang w:val="en-US"/>
        </w:rPr>
        <w:t xml:space="preserve"> Links: </w:t>
      </w:r>
      <w:r w:rsidR="00005B87" w:rsidRPr="00AD34C8">
        <w:rPr>
          <w:noProof/>
          <w:lang w:val="en-US"/>
        </w:rPr>
        <w:t xml:space="preserve">Repository „camera_scripts“. </w:t>
      </w:r>
      <w:r w:rsidR="00005B87">
        <w:rPr>
          <w:noProof/>
        </w:rPr>
        <w:t>Rechts: Inhalt der einzelnen Verzeichnise.</w:t>
      </w:r>
      <w:bookmarkEnd w:id="104"/>
      <w:r>
        <w:rPr>
          <w:noProof/>
        </w:rPr>
        <w:t xml:space="preserve"> </w:t>
      </w:r>
    </w:p>
    <w:p w:rsidR="00E319CE" w:rsidRDefault="006976FC" w:rsidP="007826AC">
      <w:pPr>
        <w:pStyle w:val="berschrift3"/>
      </w:pPr>
      <w:bookmarkStart w:id="105" w:name="_Toc535835227"/>
      <w:r>
        <w:t xml:space="preserve"> </w:t>
      </w:r>
      <w:r w:rsidR="000331B9">
        <w:t>Kamerast</w:t>
      </w:r>
      <w:r w:rsidR="00856120">
        <w:t>euerung mittels Cronjobs</w:t>
      </w:r>
      <w:bookmarkEnd w:id="105"/>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usr/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6" w:name="_Toc535768714"/>
      <w:r>
        <w:t xml:space="preserve">Tabelle </w:t>
      </w:r>
      <w:r w:rsidR="00C7465A">
        <w:fldChar w:fldCharType="begin"/>
      </w:r>
      <w:r w:rsidR="00C7465A">
        <w:instrText xml:space="preserve"> SEQ Tabelle \* ARABIC </w:instrText>
      </w:r>
      <w:r w:rsidR="00C7465A">
        <w:fldChar w:fldCharType="separate"/>
      </w:r>
      <w:r w:rsidR="00BF17DE">
        <w:rPr>
          <w:noProof/>
        </w:rPr>
        <w:t>5</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6"/>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BF17DE">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07" w:name="_Ref534537835"/>
      <w:bookmarkStart w:id="108" w:name="_Toc535835228"/>
      <w:r>
        <w:t xml:space="preserve">Software </w:t>
      </w:r>
      <w:r w:rsidR="00B5772A">
        <w:t>zu</w:t>
      </w:r>
      <w:r w:rsidR="00693A9E">
        <w:t>r</w:t>
      </w:r>
      <w:r w:rsidR="00B5772A">
        <w:t xml:space="preserve"> Himmels</w:t>
      </w:r>
      <w:r w:rsidR="00693A9E">
        <w:t>fotogra</w:t>
      </w:r>
      <w:r w:rsidR="00D30F06">
        <w:t>f</w:t>
      </w:r>
      <w:r w:rsidR="00693A9E">
        <w:t>ie</w:t>
      </w:r>
      <w:bookmarkEnd w:id="107"/>
      <w:bookmarkEnd w:id="108"/>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6976FC" w:rsidP="003C6317">
      <w:pPr>
        <w:pStyle w:val="berschrift3"/>
      </w:pPr>
      <w:bookmarkStart w:id="109" w:name="_Toc535835229"/>
      <w:r>
        <w:t xml:space="preserve"> </w:t>
      </w:r>
      <w:r w:rsidR="00C06595">
        <w:t>Softwareversionen 1 und 2</w:t>
      </w:r>
      <w:r w:rsidR="00EB74DF">
        <w:t xml:space="preserve"> der Himmelsfotografie</w:t>
      </w:r>
      <w:bookmarkEnd w:id="109"/>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0" w:name="_Toc535768715"/>
      <w:r>
        <w:t xml:space="preserve">Tabelle </w:t>
      </w:r>
      <w:r w:rsidR="00C7465A">
        <w:fldChar w:fldCharType="begin"/>
      </w:r>
      <w:r w:rsidR="00C7465A">
        <w:instrText xml:space="preserve"> SEQ Tabelle \* ARABIC </w:instrText>
      </w:r>
      <w:r w:rsidR="00C7465A">
        <w:fldChar w:fldCharType="separate"/>
      </w:r>
      <w:r w:rsidR="00BF17DE">
        <w:rPr>
          <w:noProof/>
        </w:rPr>
        <w:t>6</w:t>
      </w:r>
      <w:r w:rsidR="00C7465A">
        <w:fldChar w:fldCharType="end"/>
      </w:r>
      <w:r>
        <w:rPr>
          <w:noProof/>
        </w:rPr>
        <w:t>: Übersicht der Laufzeiten unterschiedlicher Softwareversionen.</w:t>
      </w:r>
      <w:bookmarkEnd w:id="110"/>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1" w:name="_Toc53576869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F17DE">
        <w:rPr>
          <w:noProof/>
        </w:rPr>
        <w:t>30</w:t>
      </w:r>
      <w:r w:rsidR="00E93932">
        <w:rPr>
          <w:noProof/>
        </w:rPr>
        <w:fldChar w:fldCharType="end"/>
      </w:r>
      <w:r>
        <w:rPr>
          <w:noProof/>
        </w:rPr>
        <w:t>: Klassendiagramm raw_1.py</w:t>
      </w:r>
      <w:bookmarkEnd w:id="111"/>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2" w:name="_Toc53576869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F17DE">
        <w:rPr>
          <w:noProof/>
        </w:rPr>
        <w:t>31</w:t>
      </w:r>
      <w:r w:rsidR="00E93932">
        <w:rPr>
          <w:noProof/>
        </w:rPr>
        <w:fldChar w:fldCharType="end"/>
      </w:r>
      <w:r>
        <w:rPr>
          <w:noProof/>
        </w:rPr>
        <w:t>: Flussdiagramm des Programms raw_1.py</w:t>
      </w:r>
      <w:bookmarkEnd w:id="112"/>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C55F38">
        <w:instrText xml:space="preserve"> ADDIN ZOTERO_ITEM CSL_CITATION {"citationID":"m95JVsiw","properties":{"formattedCitation":"[32]","plainCitation":"[32]","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C55F38" w:rsidRPr="00C55F38">
        <w:t>[32]</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3" w:name="_Toc53576869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F17DE">
        <w:rPr>
          <w:noProof/>
        </w:rPr>
        <w:t>32</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13"/>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4" w:name="_Toc535768697"/>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F17DE">
        <w:rPr>
          <w:noProof/>
        </w:rPr>
        <w:t>33</w:t>
      </w:r>
      <w:r w:rsidR="00E93932">
        <w:rPr>
          <w:noProof/>
        </w:rPr>
        <w:fldChar w:fldCharType="end"/>
      </w:r>
      <w:r>
        <w:rPr>
          <w:noProof/>
        </w:rPr>
        <w:t>: Klassendigramm picam.py</w:t>
      </w:r>
      <w:bookmarkEnd w:id="114"/>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5" w:name="_Ref535145368"/>
      <w:bookmarkStart w:id="116" w:name="_Toc535768698"/>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F17DE">
        <w:rPr>
          <w:noProof/>
        </w:rPr>
        <w:t>34</w:t>
      </w:r>
      <w:r w:rsidR="00E93932">
        <w:rPr>
          <w:noProof/>
        </w:rPr>
        <w:fldChar w:fldCharType="end"/>
      </w:r>
      <w:bookmarkEnd w:id="115"/>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6"/>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BF17DE">
        <w:t xml:space="preserve">Abbildung </w:t>
      </w:r>
      <w:r w:rsidR="00BF17DE">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C55F38">
        <w:instrText xml:space="preserve"> ADDIN ZOTERO_ITEM CSL_CITATION {"citationID":"J3y2rqX4","properties":{"formattedCitation":"[33]","plainCitation":"[33]","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C55F38" w:rsidRPr="00C55F38">
        <w:t>[33]</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CE045F">
      <w:pPr>
        <w:pStyle w:val="Listenabsatz"/>
        <w:keepNext/>
        <w:numPr>
          <w:ilvl w:val="0"/>
          <w:numId w:val="12"/>
        </w:numPr>
        <w:spacing w:before="0"/>
        <w:jc w:val="left"/>
      </w:pPr>
      <w:r>
        <w:t xml:space="preserve">                                    (b)                                      (c)                                       (d)</w:t>
      </w:r>
    </w:p>
    <w:p w:rsidR="00F21E1F" w:rsidRDefault="005E66AE" w:rsidP="005846AF">
      <w:pPr>
        <w:pStyle w:val="Beschriftung"/>
        <w:spacing w:after="240"/>
        <w:jc w:val="left"/>
      </w:pPr>
      <w:bookmarkStart w:id="117" w:name="_Toc535768699"/>
      <w:r>
        <w:t xml:space="preserve">Abbildung </w:t>
      </w:r>
      <w:r>
        <w:fldChar w:fldCharType="begin"/>
      </w:r>
      <w:r>
        <w:instrText xml:space="preserve"> SEQ Abbildung \* ARABIC </w:instrText>
      </w:r>
      <w:r>
        <w:fldChar w:fldCharType="separate"/>
      </w:r>
      <w:r w:rsidR="00BF17DE">
        <w:rPr>
          <w:noProof/>
        </w:rPr>
        <w:t>35</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17"/>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18" w:name="_Toc535768700"/>
      <w:r>
        <w:t xml:space="preserve">Abbildung </w:t>
      </w:r>
      <w:r>
        <w:fldChar w:fldCharType="begin"/>
      </w:r>
      <w:r>
        <w:instrText xml:space="preserve"> SEQ Abbildung \* ARABIC </w:instrText>
      </w:r>
      <w:r>
        <w:fldChar w:fldCharType="separate"/>
      </w:r>
      <w:r w:rsidR="00BF17DE">
        <w:rPr>
          <w:noProof/>
        </w:rPr>
        <w:t>36</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18"/>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19" w:name="_Ref535562984"/>
      <w:bookmarkStart w:id="120" w:name="_Toc535835230"/>
      <w:r>
        <w:lastRenderedPageBreak/>
        <w:t xml:space="preserve">Organisation der </w:t>
      </w:r>
      <w:r w:rsidR="003C474A">
        <w:t>Bildd</w:t>
      </w:r>
      <w:r>
        <w:t>ateiablage</w:t>
      </w:r>
      <w:bookmarkEnd w:id="119"/>
      <w:bookmarkEnd w:id="120"/>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BF17DE">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1" w:name="_Toc535768701"/>
      <w:r>
        <w:t xml:space="preserve">Abbildung </w:t>
      </w:r>
      <w:r>
        <w:fldChar w:fldCharType="begin"/>
      </w:r>
      <w:r>
        <w:instrText xml:space="preserve"> SEQ Abbildung \* ARABIC </w:instrText>
      </w:r>
      <w:r>
        <w:fldChar w:fldCharType="separate"/>
      </w:r>
      <w:r w:rsidR="00BF17DE">
        <w:rPr>
          <w:noProof/>
        </w:rPr>
        <w:t>37</w:t>
      </w:r>
      <w:r>
        <w:fldChar w:fldCharType="end"/>
      </w:r>
      <w:r>
        <w:rPr>
          <w:noProof/>
        </w:rPr>
        <w:t>: Übertragung der Bilddateien auf das NAS-Laufwerk.</w:t>
      </w:r>
      <w:bookmarkEnd w:id="121"/>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2" w:name="_Ref535396295"/>
      <w:bookmarkStart w:id="123" w:name="_Toc535768702"/>
      <w:r>
        <w:t xml:space="preserve">Abbildung </w:t>
      </w:r>
      <w:r>
        <w:fldChar w:fldCharType="begin"/>
      </w:r>
      <w:r>
        <w:instrText xml:space="preserve"> SEQ Abbildung \* ARABIC </w:instrText>
      </w:r>
      <w:r>
        <w:fldChar w:fldCharType="separate"/>
      </w:r>
      <w:r w:rsidR="00BF17DE">
        <w:rPr>
          <w:noProof/>
        </w:rPr>
        <w:t>38</w:t>
      </w:r>
      <w:r>
        <w:fldChar w:fldCharType="end"/>
      </w:r>
      <w:bookmarkEnd w:id="122"/>
      <w:r>
        <w:rPr>
          <w:noProof/>
        </w:rPr>
        <w:t xml:space="preserve">: </w:t>
      </w:r>
      <w:bookmarkStart w:id="124" w:name="_Ref535396242"/>
      <w:r w:rsidRPr="00C73283">
        <w:rPr>
          <w:noProof/>
        </w:rPr>
        <w:t>Verzeichnisstruktur</w:t>
      </w:r>
      <w:r>
        <w:rPr>
          <w:noProof/>
        </w:rPr>
        <w:t xml:space="preserve"> auf dem NAS</w:t>
      </w:r>
      <w:r w:rsidR="00607A6A">
        <w:rPr>
          <w:noProof/>
        </w:rPr>
        <w:t>-</w:t>
      </w:r>
      <w:r>
        <w:rPr>
          <w:noProof/>
        </w:rPr>
        <w:t>Laufwerk zur Ablage der Bilddaten.</w:t>
      </w:r>
      <w:bookmarkEnd w:id="123"/>
      <w:bookmarkEnd w:id="124"/>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BF17DE">
        <w:t xml:space="preserve">Abbildung </w:t>
      </w:r>
      <w:r w:rsidR="00BF17DE">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BF17DE">
        <w:t xml:space="preserve">Abbildung </w:t>
      </w:r>
      <w:r w:rsidR="00BF17DE">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BF17DE">
        <w:t xml:space="preserve">Abbildung </w:t>
      </w:r>
      <w:r w:rsidR="00BF17DE">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5" w:name="_Ref535659647"/>
      <w:bookmarkStart w:id="126" w:name="_Toc535768703"/>
      <w:r>
        <w:t xml:space="preserve">Abbildung </w:t>
      </w:r>
      <w:r>
        <w:fldChar w:fldCharType="begin"/>
      </w:r>
      <w:r>
        <w:instrText xml:space="preserve"> SEQ Abbildung \* ARABIC </w:instrText>
      </w:r>
      <w:r>
        <w:fldChar w:fldCharType="separate"/>
      </w:r>
      <w:r w:rsidR="00BF17DE">
        <w:rPr>
          <w:noProof/>
        </w:rPr>
        <w:t>39</w:t>
      </w:r>
      <w:r>
        <w:fldChar w:fldCharType="end"/>
      </w:r>
      <w:bookmarkEnd w:id="125"/>
      <w:r>
        <w:rPr>
          <w:noProof/>
        </w:rPr>
        <w:t xml:space="preserve">: </w:t>
      </w:r>
      <w:r w:rsidR="00CA2917">
        <w:rPr>
          <w:noProof/>
        </w:rPr>
        <w:t>Inhalt  der Belichtungsserie</w:t>
      </w:r>
      <w:r>
        <w:rPr>
          <w:noProof/>
        </w:rPr>
        <w:t xml:space="preserve"> </w:t>
      </w:r>
      <w:r w:rsidR="00CA2917">
        <w:t>20181012_092013.</w:t>
      </w:r>
      <w:bookmarkEnd w:id="126"/>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27" w:name="_Toc535768704"/>
      <w:r>
        <w:t xml:space="preserve">Abbildung </w:t>
      </w:r>
      <w:r>
        <w:rPr>
          <w:noProof/>
        </w:rPr>
        <w:fldChar w:fldCharType="begin"/>
      </w:r>
      <w:r>
        <w:rPr>
          <w:noProof/>
        </w:rPr>
        <w:instrText xml:space="preserve"> SEQ Abbildung \* ARABIC </w:instrText>
      </w:r>
      <w:r>
        <w:rPr>
          <w:noProof/>
        </w:rPr>
        <w:fldChar w:fldCharType="separate"/>
      </w:r>
      <w:r w:rsidR="00BF17DE">
        <w:rPr>
          <w:noProof/>
        </w:rPr>
        <w:t>40</w:t>
      </w:r>
      <w:r>
        <w:rPr>
          <w:noProof/>
        </w:rPr>
        <w:fldChar w:fldCharType="end"/>
      </w:r>
      <w:r>
        <w:rPr>
          <w:noProof/>
        </w:rPr>
        <w:t>: Logdatei der Kamera Einstellungen.</w:t>
      </w:r>
      <w:bookmarkEnd w:id="127"/>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BF17DE">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C6317">
      <w:pPr>
        <w:pStyle w:val="berschrift2"/>
      </w:pPr>
      <w:bookmarkStart w:id="128" w:name="_Hlk535519192"/>
      <w:bookmarkStart w:id="129" w:name="_Hlk535571025"/>
      <w:bookmarkStart w:id="130" w:name="_Toc535835231"/>
      <w:r w:rsidRPr="00677868">
        <w:t>Postprocessing</w:t>
      </w:r>
      <w:bookmarkEnd w:id="130"/>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1" w:name="_Toc535768705"/>
      <w:r>
        <w:t xml:space="preserve">Abbildung </w:t>
      </w:r>
      <w:r>
        <w:fldChar w:fldCharType="begin"/>
      </w:r>
      <w:r>
        <w:instrText xml:space="preserve"> SEQ Abbildung \* ARABIC </w:instrText>
      </w:r>
      <w:r>
        <w:fldChar w:fldCharType="separate"/>
      </w:r>
      <w:r w:rsidR="00BF17DE">
        <w:rPr>
          <w:noProof/>
        </w:rPr>
        <w:t>41</w:t>
      </w:r>
      <w:r>
        <w:fldChar w:fldCharType="end"/>
      </w:r>
      <w:r>
        <w:rPr>
          <w:noProof/>
        </w:rPr>
        <w:t>:  Postprocessing und Übertragung der Bilddatein in die Datenbank.</w:t>
      </w:r>
      <w:bookmarkEnd w:id="131"/>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BF17DE">
        <w:t xml:space="preserve">Abbildung </w:t>
      </w:r>
      <w:r w:rsidR="00BF17DE">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2" w:name="_Ref535585006"/>
      <w:bookmarkStart w:id="133" w:name="_Toc535768706"/>
      <w:r>
        <w:t xml:space="preserve">Abbildung </w:t>
      </w:r>
      <w:r>
        <w:fldChar w:fldCharType="begin"/>
      </w:r>
      <w:r>
        <w:instrText xml:space="preserve"> SEQ Abbildung \* ARABIC </w:instrText>
      </w:r>
      <w:r>
        <w:fldChar w:fldCharType="separate"/>
      </w:r>
      <w:r w:rsidR="00BF17DE">
        <w:rPr>
          <w:noProof/>
        </w:rPr>
        <w:t>42</w:t>
      </w:r>
      <w:r>
        <w:fldChar w:fldCharType="end"/>
      </w:r>
      <w:bookmarkEnd w:id="132"/>
      <w:r>
        <w:rPr>
          <w:noProof/>
        </w:rPr>
        <w:t>:Verwendte</w:t>
      </w:r>
      <w:r w:rsidR="006A181E">
        <w:rPr>
          <w:noProof/>
        </w:rPr>
        <w:t xml:space="preserve"> </w:t>
      </w:r>
      <w:r w:rsidR="00544EA5">
        <w:rPr>
          <w:noProof/>
        </w:rPr>
        <w:t>Datenbankt</w:t>
      </w:r>
      <w:r>
        <w:rPr>
          <w:noProof/>
        </w:rPr>
        <w:t>abellen, zur Ablage der Tagesaufnahmen.</w:t>
      </w:r>
      <w:bookmarkEnd w:id="133"/>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b)                            (c)                               (d)                                    (e)            </w:t>
      </w:r>
    </w:p>
    <w:p w:rsidR="00F670AE" w:rsidRDefault="00F670AE" w:rsidP="004A5327">
      <w:pPr>
        <w:pStyle w:val="Beschriftung"/>
        <w:ind w:left="915"/>
      </w:pPr>
      <w:bookmarkStart w:id="134" w:name="_Ref535688209"/>
      <w:bookmarkStart w:id="135" w:name="_Toc535768716"/>
      <w:r>
        <w:t xml:space="preserve">Tabelle </w:t>
      </w:r>
      <w:r>
        <w:fldChar w:fldCharType="begin"/>
      </w:r>
      <w:r>
        <w:instrText xml:space="preserve"> SEQ Tabelle \* ARABIC </w:instrText>
      </w:r>
      <w:r>
        <w:fldChar w:fldCharType="separate"/>
      </w:r>
      <w:r w:rsidR="00BF17DE">
        <w:rPr>
          <w:noProof/>
        </w:rPr>
        <w:t>7</w:t>
      </w:r>
      <w:r>
        <w:fldChar w:fldCharType="end"/>
      </w:r>
      <w:bookmarkEnd w:id="134"/>
      <w:r>
        <w:rPr>
          <w:noProof/>
        </w:rPr>
        <w:t>: Biddateien aus dem Postprocessing, die in der Datenbank abgelget werden.</w:t>
      </w:r>
      <w:bookmarkEnd w:id="135"/>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BF17DE">
        <w:t>7.2</w:t>
      </w:r>
      <w:r w:rsidR="00955734">
        <w:fldChar w:fldCharType="end"/>
      </w:r>
      <w:r w:rsidR="00955734">
        <w:t xml:space="preserve"> wurde kurz erklärt, dass es sich dabei um ein schachbrettartiges Muster handelt, die Bayer-Matrix,</w:t>
      </w:r>
      <w:r w:rsidR="006F199F">
        <w:t xml:space="preserve"> aus der die Farbwerte für jedes Pixel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BF17DE">
        <w:t xml:space="preserve">HDR – High Dynamic Range </w:t>
      </w:r>
      <w:r w:rsidR="00BF17DE" w:rsidRPr="00416213">
        <w:t>Fotografie</w:t>
      </w:r>
      <w:r w:rsidR="00066DD4">
        <w:fldChar w:fldCharType="end"/>
      </w:r>
      <w:r w:rsidR="00066DD4">
        <w:fldChar w:fldCharType="begin"/>
      </w:r>
      <w:r w:rsidR="00066DD4">
        <w:instrText xml:space="preserve"> REF _Ref535487444 \n \h </w:instrText>
      </w:r>
      <w:r w:rsidR="00066DD4">
        <w:fldChar w:fldCharType="separate"/>
      </w:r>
      <w:r w:rsidR="00BF17DE">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BF17DE">
        <w:t xml:space="preserve">Tabelle </w:t>
      </w:r>
      <w:r w:rsidR="00BF17DE">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36" w:name="_Hlk535519203"/>
      <w:bookmarkStart w:id="137" w:name="_Toc535835232"/>
      <w:bookmarkEnd w:id="128"/>
      <w:r>
        <w:t>Evaluation geeigneter Tage mittels</w:t>
      </w:r>
      <w:r w:rsidR="002F5E9A">
        <w:t xml:space="preserve"> Wetterdaten</w:t>
      </w:r>
      <w:bookmarkEnd w:id="137"/>
    </w:p>
    <w:p w:rsidR="00440D2A" w:rsidRDefault="00EB0414" w:rsidP="003A6BDE">
      <w:r>
        <w:t>Für die Entwicklung eines Algorithmus</w:t>
      </w:r>
      <w:r w:rsidR="0076385D">
        <w:t>,</w:t>
      </w:r>
      <w:r>
        <w:t xml:space="preserve"> zur Bestimmung der direkten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C55F38">
        <w:instrText xml:space="preserve"> ADDIN ZOTERO_ITEM CSL_CITATION {"citationID":"zjczhUvW","properties":{"formattedCitation":"[34]","plainCitation":"[34]","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C55F38" w:rsidRPr="00C55F38">
        <w:t>[34]</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38" w:name="_Toc535768707"/>
      <w:r>
        <w:t xml:space="preserve">Abbildung </w:t>
      </w:r>
      <w:r>
        <w:fldChar w:fldCharType="begin"/>
      </w:r>
      <w:r>
        <w:instrText xml:space="preserve"> SEQ Abbildung \* ARABIC </w:instrText>
      </w:r>
      <w:r>
        <w:fldChar w:fldCharType="separate"/>
      </w:r>
      <w:r w:rsidR="00BF17DE">
        <w:rPr>
          <w:noProof/>
        </w:rPr>
        <w:t>43</w:t>
      </w:r>
      <w:r>
        <w:fldChar w:fldCharType="end"/>
      </w:r>
      <w:r>
        <w:t>: Gegenüberstellung von Wetterdaten, zur Evaluation geeigneter Tage.</w:t>
      </w:r>
      <w:bookmarkEnd w:id="138"/>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39" w:name="_Toc535768708"/>
      <w:r>
        <w:t xml:space="preserve">Abbildung </w:t>
      </w:r>
      <w:r>
        <w:fldChar w:fldCharType="begin"/>
      </w:r>
      <w:r>
        <w:instrText xml:space="preserve"> SEQ Abbildung \* ARABIC </w:instrText>
      </w:r>
      <w:r>
        <w:fldChar w:fldCharType="separate"/>
      </w:r>
      <w:r w:rsidR="00BF17DE">
        <w:rPr>
          <w:noProof/>
        </w:rPr>
        <w:t>44</w:t>
      </w:r>
      <w:r>
        <w:fldChar w:fldCharType="end"/>
      </w:r>
      <w:r>
        <w:rPr>
          <w:noProof/>
        </w:rPr>
        <w:t>: Vergleich McClear Modelldaten mit GHI Messung in der Allmend, Luzern.</w:t>
      </w:r>
      <w:bookmarkEnd w:id="139"/>
    </w:p>
    <w:p w:rsidR="00C2475B" w:rsidRDefault="00885138" w:rsidP="003A6BDE">
      <w:r>
        <w:t xml:space="preserve">Ein häufig verwendetes Modell </w:t>
      </w:r>
      <w:r w:rsidR="008A67B7">
        <w:t>zur Abschätzung der globalen und direkten Sonneneinstrahlung am Boden für</w:t>
      </w:r>
      <w:r w:rsidR="00811EA4">
        <w:t xml:space="preserve"> Clear Sky Tage ist das McClear - </w:t>
      </w:r>
      <w:r w:rsidR="008A67B7">
        <w:t xml:space="preserve">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3"/>
      </w:r>
      <w:r w:rsidR="00811EA4">
        <w:t>-</w:t>
      </w:r>
      <w:r w:rsidR="005C52EC">
        <w:t xml:space="preserve"> </w:t>
      </w:r>
      <w:r w:rsidR="009138BF">
        <w:t>Projekt</w:t>
      </w:r>
      <w:r w:rsidR="00742632">
        <w:t xml:space="preserve"> </w:t>
      </w:r>
      <w:r w:rsidR="00742632">
        <w:fldChar w:fldCharType="begin"/>
      </w:r>
      <w:r w:rsidR="00C55F38">
        <w:instrText xml:space="preserve"> ADDIN ZOTERO_ITEM CSL_CITATION {"citationID":"nWB9DBHi","properties":{"formattedCitation":"[35]","plainCitation":"[35]","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C55F38" w:rsidRPr="00C55F38">
        <w:t>[35]</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811EA4">
        <w:t xml:space="preserve"> des MACC -</w:t>
      </w:r>
      <w:r w:rsidR="005C52EC">
        <w:t xml:space="preserve">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811EA4">
        <w:t xml:space="preserve"> ist das McClear -</w:t>
      </w:r>
      <w:r w:rsidR="005C52EC">
        <w:t xml:space="preserve"> </w:t>
      </w:r>
      <w:r w:rsidR="000830D5">
        <w:t>Modell nicht auf lokale Messwerte angewiesen und somit in der Lage für beliebige Orte Modellvorhersagen zu berechnen.</w:t>
      </w:r>
      <w:r w:rsidR="00C2475B">
        <w:t xml:space="preserve"> </w:t>
      </w:r>
      <w:r w:rsidR="00811EA4">
        <w:t>McClear -</w:t>
      </w:r>
      <w:r w:rsidR="005C52EC">
        <w:t xml:space="preserve"> Modellvorhersagen, </w:t>
      </w:r>
      <w:r w:rsidR="00C2475B">
        <w:t xml:space="preserve">können online bei diesem Webservice </w:t>
      </w:r>
      <w:r w:rsidR="00C2475B">
        <w:fldChar w:fldCharType="begin"/>
      </w:r>
      <w:r w:rsidR="00C55F38">
        <w:instrText xml:space="preserve"> ADDIN ZOTERO_ITEM CSL_CITATION {"citationID":"XPh36THm","properties":{"formattedCitation":"[36]","plainCitation":"[36]","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C55F38" w:rsidRPr="00C55F38">
        <w:t>[36]</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40" w:name="_Toc535835233"/>
      <w:bookmarkEnd w:id="129"/>
      <w:bookmarkEnd w:id="136"/>
      <w:r>
        <w:t>Software zur Wolkendetektion</w:t>
      </w:r>
      <w:bookmarkEnd w:id="140"/>
    </w:p>
    <w:p w:rsidR="00677868"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n, </w:t>
      </w:r>
      <w:r w:rsidR="000B5D9C">
        <w:t xml:space="preserve">dann </w:t>
      </w:r>
      <w:r w:rsidR="008E1DA2">
        <w:t xml:space="preserve">kann mittels Projektion </w:t>
      </w:r>
      <w:r w:rsidRPr="00050549">
        <w:t>der Schattenwurf der Wolken bestimmen werden. Durch das Tracking der Wolken lässt sich ihre Geschwindigkeit und Richtung bestimmen. Damit werden Prognosen über ihre zukünftige Position möglich.</w:t>
      </w:r>
    </w:p>
    <w:p w:rsidR="002655D6" w:rsidRDefault="00927E30" w:rsidP="00050549">
      <w:r>
        <w:t>Segmentierung und Wolken Tracking sind in der Software „cloud_detection“</w:t>
      </w:r>
      <w:r>
        <w:rPr>
          <w:rStyle w:val="Funotenzeichen"/>
        </w:rPr>
        <w:footnoteReference w:id="24"/>
      </w:r>
      <w:r>
        <w:t xml:space="preserve"> implementiert.  </w:t>
      </w:r>
      <w:r w:rsidR="00EC7129">
        <w:t xml:space="preserve">Das Programm </w:t>
      </w:r>
      <w:r w:rsidR="002655D6">
        <w:t>verfügt über eine Benutzeroberfläche, die es erlaubt unterschiedliche Parametereinstellungen vorzunehmen. Ziel der Software ist es eine optimale Parameterwahl zu finden, um bestmögliche Resultate für das Tracking und Detektieren der Wolken zu erzielen</w:t>
      </w:r>
      <w:r w:rsidR="0003779A">
        <w:t xml:space="preserve">. </w:t>
      </w:r>
    </w:p>
    <w:p w:rsidR="00050549" w:rsidRPr="006E4413" w:rsidRDefault="006E4413" w:rsidP="006E4413">
      <w:pPr>
        <w:pStyle w:val="berschrift2"/>
      </w:pPr>
      <w:bookmarkStart w:id="141" w:name="_Toc535835234"/>
      <w:r w:rsidRPr="006E4413">
        <w:t>Segmentierung</w:t>
      </w:r>
      <w:bookmarkEnd w:id="141"/>
    </w:p>
    <w:p w:rsidR="00765007" w:rsidRDefault="006E4413" w:rsidP="006E4413">
      <w:r w:rsidRPr="00187069">
        <w:t xml:space="preserve">Entscheidend für die Segmentierung des Himmels ist die Wahl eines geeigneten </w:t>
      </w:r>
      <w:r w:rsidR="001F2361">
        <w:t>Farbraums</w:t>
      </w:r>
      <w:r w:rsidRPr="00187069">
        <w:t>.</w:t>
      </w:r>
      <w:r w:rsidR="001F2361">
        <w:t xml:space="preserve"> Dabei bezeichnet der Farbraum</w:t>
      </w:r>
      <w:r w:rsidRPr="00187069">
        <w:t xml:space="preserve"> </w:t>
      </w:r>
      <w:r w:rsidR="001F2361">
        <w:t xml:space="preserve">eine Teilmenge des Farbbereichs, der vom menschlichen Auge wahrgenommen </w:t>
      </w:r>
      <w:r w:rsidR="0075275D">
        <w:t>wird.</w:t>
      </w:r>
      <w:r w:rsidR="001F2361">
        <w:t xml:space="preserve">  </w:t>
      </w:r>
      <w:r w:rsidR="00765007">
        <w:t xml:space="preserve">Farbräume unterscheiden sich dadurch, dass sie unterschiedliche Methoden verwenden um eine bestimmte Farbe innerhalb des Farbraums darzustellen. </w:t>
      </w:r>
    </w:p>
    <w:p w:rsidR="00222E8C" w:rsidRDefault="001F2361" w:rsidP="006E4413">
      <w:r>
        <w:lastRenderedPageBreak/>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olken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bimodales Farbmodell die Segmentierung, da nur noch zwei Pixelklassen zu unterscheiden </w:t>
      </w:r>
      <w:r w:rsidR="0069739C">
        <w:t>sind</w:t>
      </w:r>
      <w:r w:rsidR="00222E8C">
        <w:t xml:space="preserve"> nämlich Himmel oder Wolken.</w:t>
      </w:r>
    </w:p>
    <w:p w:rsidR="009E4C35" w:rsidRDefault="00222E8C" w:rsidP="006E4413">
      <w:r w:rsidRPr="00187069">
        <w:t>Bimodal bedeutet, dass der Farbraum durch zwei Farbcharakteristiken beschrieben wird. Ein Vertreter dieser Klasse ist das YCbCr Farbmodell. Es wurde ursprünglich für das digitale Fernsehen entwickelt und wird auch beim JPEG Verfahren</w:t>
      </w:r>
      <w:r w:rsidR="00235406">
        <w:t xml:space="preserve"> (chroma subsampling)</w:t>
      </w:r>
      <w:r w:rsidRPr="00187069">
        <w:t xml:space="preserve"> eingesetzt. </w:t>
      </w:r>
      <w:r w:rsidR="00765007">
        <w:t xml:space="preserve"> </w:t>
      </w:r>
    </w:p>
    <w:p w:rsidR="006E4413" w:rsidRDefault="006E4413" w:rsidP="006E4413">
      <w:r w:rsidRPr="00187069">
        <w:t xml:space="preserve">Das YCbCr Farbmodell wird durch drei </w:t>
      </w:r>
      <w:r w:rsidR="00D629F4">
        <w:t>Kanäle beschrieben wobei der Y-</w:t>
      </w:r>
      <w:r w:rsidRPr="00187069">
        <w:t>Kanal den Helligkeitswert eines Pixels angibt und die beiden Farbkanäle jeweils eine Abweichung von einem mittleren Grauwert entlang der beiden Achsen Cb</w:t>
      </w:r>
      <w:r w:rsidR="003723E0">
        <w:t xml:space="preserve"> (Blau-Gelb Chrominanz)</w:t>
      </w:r>
      <w:r w:rsidRPr="00187069">
        <w:t xml:space="preserve"> und Cr </w:t>
      </w:r>
      <w:r w:rsidR="00D629F4">
        <w:t xml:space="preserve">(Rot-Grün Chrominanz) </w:t>
      </w:r>
      <w:r w:rsidRPr="00187069">
        <w:t xml:space="preserve">angeben. Man kann sich </w:t>
      </w:r>
      <w:r w:rsidR="00D629F4">
        <w:t>einen</w:t>
      </w:r>
      <w:r w:rsidR="003723E0">
        <w:t xml:space="preserve"> </w:t>
      </w:r>
      <w:r w:rsidRPr="00187069">
        <w:t>Schieberegler</w:t>
      </w:r>
      <w:r w:rsidR="003723E0">
        <w:t xml:space="preserve"> vorstellen</w:t>
      </w:r>
      <w:r w:rsidR="0069739C">
        <w:t>,</w:t>
      </w:r>
      <w:r w:rsidRPr="00187069">
        <w:t xml:space="preserve"> der entlang einer Achse angibt</w:t>
      </w:r>
      <w:r w:rsidR="0069739C">
        <w:t>,</w:t>
      </w:r>
      <w:r w:rsidRPr="00187069">
        <w:t xml:space="preserve"> wie sehr man vom mittleren Grauwert zwischen den entgegengesetzten Farbpaaren z.B. Blau und Gelb abweicht. </w:t>
      </w:r>
    </w:p>
    <w:p w:rsidR="00AD34C8" w:rsidRDefault="00922319" w:rsidP="00AD34C8">
      <w:pPr>
        <w:keepNext/>
        <w:jc w:val="center"/>
      </w:pPr>
      <w:r>
        <w:rPr>
          <w:noProof/>
        </w:rPr>
        <w:drawing>
          <wp:inline distT="0" distB="0" distL="0" distR="0">
            <wp:extent cx="2381002" cy="2381002"/>
            <wp:effectExtent l="0" t="0" r="635" b="635"/>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382121" cy="2382121"/>
                    </a:xfrm>
                    <a:prstGeom prst="rect">
                      <a:avLst/>
                    </a:prstGeom>
                    <a:noFill/>
                    <a:ln>
                      <a:noFill/>
                    </a:ln>
                  </pic:spPr>
                </pic:pic>
              </a:graphicData>
            </a:graphic>
          </wp:inline>
        </w:drawing>
      </w:r>
    </w:p>
    <w:p w:rsidR="0069739C" w:rsidRPr="00187069" w:rsidRDefault="00AD34C8" w:rsidP="00AD34C8">
      <w:pPr>
        <w:pStyle w:val="Beschriftung"/>
        <w:jc w:val="center"/>
        <w:rPr>
          <w:noProof/>
        </w:rPr>
      </w:pPr>
      <w:bookmarkStart w:id="142" w:name="_Ref535855114"/>
      <w:r>
        <w:t xml:space="preserve">Abbildung </w:t>
      </w:r>
      <w:r>
        <w:fldChar w:fldCharType="begin"/>
      </w:r>
      <w:r>
        <w:instrText xml:space="preserve"> SEQ Abbildung \* ARABIC </w:instrText>
      </w:r>
      <w:r>
        <w:fldChar w:fldCharType="separate"/>
      </w:r>
      <w:r w:rsidR="00BF17DE">
        <w:rPr>
          <w:noProof/>
        </w:rPr>
        <w:t>45</w:t>
      </w:r>
      <w:r>
        <w:fldChar w:fldCharType="end"/>
      </w:r>
      <w:bookmarkEnd w:id="142"/>
      <w:r>
        <w:rPr>
          <w:noProof/>
        </w:rPr>
        <w:t xml:space="preserve">: Cb-Cr- Fläche des YCbCr-Farbmodells im </w:t>
      </w:r>
      <w:r>
        <w:rPr>
          <w:noProof/>
        </w:rPr>
        <w:br/>
        <w:t xml:space="preserve">RGB-Farbraum auf einer Helligkeitsebne von Y = 0.5 </w:t>
      </w:r>
      <w:r>
        <w:rPr>
          <w:noProof/>
        </w:rPr>
        <w:fldChar w:fldCharType="begin"/>
      </w:r>
      <w:r w:rsidR="00C55F38">
        <w:rPr>
          <w:noProof/>
        </w:rPr>
        <w:instrText xml:space="preserve"> ADDIN ZOTERO_ITEM CSL_CITATION {"citationID":"RDBkgEZq","properties":{"formattedCitation":"[37]","plainCitation":"[37]","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00C55F38" w:rsidRPr="00C55F38">
        <w:t>[37]</w:t>
      </w:r>
      <w:r>
        <w:rPr>
          <w:noProof/>
        </w:rPr>
        <w:fldChar w:fldCharType="end"/>
      </w:r>
      <w:r>
        <w:rPr>
          <w:noProof/>
        </w:rPr>
        <w:t>.</w:t>
      </w:r>
    </w:p>
    <w:p w:rsidR="006E4413" w:rsidRPr="00187069" w:rsidRDefault="006E4413" w:rsidP="006E4413">
      <w:r w:rsidRPr="00187069">
        <w:t>Das YCbCr-Model eignet sich besonders gut zur Detektion des blauen Himmels, da blaue Bereiche im Bild in der Cb Komponente stark hervortreten.</w:t>
      </w:r>
    </w:p>
    <w:p w:rsidR="00050549" w:rsidRDefault="005268FF" w:rsidP="00173CD3">
      <w:pPr>
        <w:pStyle w:val="berschrift2"/>
      </w:pPr>
      <w:bookmarkStart w:id="143" w:name="_Toc535835235"/>
      <w:r>
        <w:t>Implementation der</w:t>
      </w:r>
      <w:r w:rsidR="00173CD3">
        <w:t xml:space="preserve"> Segmentierung</w:t>
      </w:r>
      <w:bookmarkEnd w:id="143"/>
    </w:p>
    <w:p w:rsidR="00DB447C" w:rsidRDefault="003A6C4D" w:rsidP="00DB447C">
      <w:r>
        <w:t xml:space="preserve">Die Segmentation setzt sich aus </w:t>
      </w:r>
      <w:r w:rsidR="002A7301">
        <w:t xml:space="preserve">den </w:t>
      </w:r>
      <w:r>
        <w:t xml:space="preserve">Teilschritten </w:t>
      </w:r>
      <w:r w:rsidR="002A7301">
        <w:t xml:space="preserve">„Background </w:t>
      </w:r>
      <w:r w:rsidR="002A7301" w:rsidRPr="003A6C4D">
        <w:t>Subtraction</w:t>
      </w:r>
      <w:r w:rsidR="002A7301">
        <w:t xml:space="preserve">“ und dem Auffinden der </w:t>
      </w:r>
      <w:r w:rsidR="002A7301" w:rsidRPr="002A7301">
        <w:t>Konturlinie</w:t>
      </w:r>
      <w:r w:rsidR="002A7301">
        <w:t xml:space="preserve"> </w:t>
      </w:r>
      <w:r>
        <w:t xml:space="preserve">zusammen. </w:t>
      </w:r>
      <w:r w:rsidR="00DD7AFB">
        <w:t xml:space="preserve">Mittels </w:t>
      </w:r>
      <w:r w:rsidR="002A7301">
        <w:t xml:space="preserve">Background </w:t>
      </w:r>
      <w:r w:rsidR="002A7301" w:rsidRPr="003A6C4D">
        <w:t>Subtraction</w:t>
      </w:r>
      <w:r w:rsidR="002A7301">
        <w:t xml:space="preserve"> </w:t>
      </w:r>
      <w:r w:rsidR="00DD7AFB">
        <w:t xml:space="preserve">werden die Wolken identifiziert.  Dazu wird das Bild zuerst in den YCbCr-Farbraum transformiert. </w:t>
      </w:r>
      <w:r w:rsidR="00DB447C">
        <w:t xml:space="preserve">Anschliessend gibt man eine Wert </w:t>
      </w:r>
      <m:oMath>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b</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r</m:t>
                </m:r>
              </m:sub>
            </m:sSub>
          </m:e>
        </m:d>
      </m:oMath>
      <w:r w:rsidR="00F716C6">
        <w:t xml:space="preserve"> </w:t>
      </w:r>
      <w:r w:rsidR="00DB447C">
        <w:t>für das Blau des Himmels vor und definiert eine Thresholdfunk</w:t>
      </w:r>
      <w:r w:rsidR="00DB447C" w:rsidRPr="00B836B2">
        <w:t>tion</w:t>
      </w:r>
      <w:r w:rsidR="00DB447C">
        <w:t>, die mittels einer vorgegebenen Limite</w:t>
      </w:r>
      <w:r w:rsidR="00F716C6">
        <w:t xml:space="preserve"> (LimitVal)</w:t>
      </w:r>
      <w:r w:rsidR="00DB447C">
        <w:t xml:space="preserve"> den Teil des YCbCr-Farbraums beschreibt, der noch als Himmel identifiziert werden soll. </w:t>
      </w:r>
      <w:r w:rsidR="00F716C6">
        <w:t>Die folgende Gleichung beschreibt die Thresholdfunk</w:t>
      </w:r>
      <w:r w:rsidR="00F716C6" w:rsidRPr="00B836B2">
        <w:t>tion</w:t>
      </w:r>
      <w:r w:rsidR="00F716C6">
        <w:t xml:space="preserve">. </w:t>
      </w:r>
      <w:r w:rsidR="00F716C6">
        <w:fldChar w:fldCharType="begin"/>
      </w:r>
      <w:r w:rsidR="00F716C6">
        <w:instrText xml:space="preserve"> REF _Ref535855114 \h </w:instrText>
      </w:r>
      <w:r w:rsidR="00F716C6">
        <w:fldChar w:fldCharType="separate"/>
      </w:r>
      <w:r w:rsidR="00BF17DE">
        <w:t xml:space="preserve">Abbildung </w:t>
      </w:r>
      <w:r w:rsidR="00BF17DE">
        <w:rPr>
          <w:noProof/>
        </w:rPr>
        <w:t>45</w:t>
      </w:r>
      <w:r w:rsidR="00F716C6">
        <w:fldChar w:fldCharType="end"/>
      </w:r>
      <w:r w:rsidR="00F716C6">
        <w:t xml:space="preserve"> illustriert</w:t>
      </w:r>
      <w:r w:rsidR="000F1934">
        <w:t xml:space="preserve"> zusätzlich das Beschriebene</w:t>
      </w:r>
      <w:r w:rsidR="00F716C6">
        <w:t xml:space="preserve">. </w:t>
      </w:r>
    </w:p>
    <w:p w:rsidR="00F716C6" w:rsidRDefault="00F716C6" w:rsidP="00DB447C"/>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F716C6" w:rsidTr="00CA4660">
        <w:tc>
          <w:tcPr>
            <w:tcW w:w="7088" w:type="dxa"/>
            <w:shd w:val="clear" w:color="auto" w:fill="auto"/>
          </w:tcPr>
          <w:p w:rsidR="00F716C6" w:rsidRPr="00607B8F" w:rsidRDefault="00F716C6" w:rsidP="008B0734">
            <w:pPr>
              <w:spacing w:before="0"/>
              <w:jc w:val="center"/>
              <w:rPr>
                <w:sz w:val="18"/>
                <w:szCs w:val="18"/>
              </w:rPr>
            </w:pPr>
            <w:r>
              <w:t xml:space="preserve">                     </w:t>
            </w:r>
            <w:r>
              <w:rPr>
                <w:sz w:val="18"/>
                <w:szCs w:val="18"/>
              </w:rPr>
              <w:t xml:space="preserve"> </w:t>
            </w:r>
            <m:oMath>
              <m:sSup>
                <m:sSupPr>
                  <m:ctrlPr>
                    <w:rPr>
                      <w:rFonts w:ascii="Cambria Math" w:hAnsi="Cambria Math"/>
                      <w:i/>
                      <w:sz w:val="18"/>
                      <w:szCs w:val="18"/>
                    </w:rPr>
                  </m:ctrlPr>
                </m:sSupPr>
                <m:e>
                  <m:d>
                    <m:dPr>
                      <m:ctrlPr>
                        <w:rPr>
                          <w:rFonts w:ascii="Cambria Math" w:hAnsi="Cambria Math"/>
                          <w:i/>
                        </w:rPr>
                      </m:ctrlPr>
                    </m:dPr>
                    <m:e>
                      <m:r>
                        <w:rPr>
                          <w:rFonts w:ascii="Cambria Math" w:hAnsi="Cambria Math"/>
                        </w:rPr>
                        <m:t>Cb-</m:t>
                      </m:r>
                      <m:sSub>
                        <m:sSubPr>
                          <m:ctrlPr>
                            <w:rPr>
                              <w:rFonts w:ascii="Cambria Math" w:hAnsi="Cambria Math"/>
                              <w:i/>
                            </w:rPr>
                          </m:ctrlPr>
                        </m:sSubPr>
                        <m:e>
                          <m:r>
                            <w:rPr>
                              <w:rFonts w:ascii="Cambria Math" w:hAnsi="Cambria Math"/>
                            </w:rPr>
                            <m:t>Tr</m:t>
                          </m:r>
                        </m:e>
                        <m:sub>
                          <m:r>
                            <w:rPr>
                              <w:rFonts w:ascii="Cambria Math" w:hAnsi="Cambria Math"/>
                            </w:rPr>
                            <m:t>cb</m:t>
                          </m:r>
                        </m:sub>
                      </m:sSub>
                    </m:e>
                  </m:d>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d>
                    <m:dPr>
                      <m:ctrlPr>
                        <w:rPr>
                          <w:rFonts w:ascii="Cambria Math" w:hAnsi="Cambria Math"/>
                          <w:i/>
                        </w:rPr>
                      </m:ctrlPr>
                    </m:dPr>
                    <m:e>
                      <m:r>
                        <w:rPr>
                          <w:rFonts w:ascii="Cambria Math" w:hAnsi="Cambria Math"/>
                        </w:rPr>
                        <m:t>Cr-</m:t>
                      </m:r>
                      <m:sSub>
                        <m:sSubPr>
                          <m:ctrlPr>
                            <w:rPr>
                              <w:rFonts w:ascii="Cambria Math" w:hAnsi="Cambria Math"/>
                              <w:i/>
                            </w:rPr>
                          </m:ctrlPr>
                        </m:sSubPr>
                        <m:e>
                          <m:r>
                            <w:rPr>
                              <w:rFonts w:ascii="Cambria Math" w:hAnsi="Cambria Math"/>
                            </w:rPr>
                            <m:t>Tr</m:t>
                          </m:r>
                        </m:e>
                        <m:sub>
                          <m:r>
                            <w:rPr>
                              <w:rFonts w:ascii="Cambria Math" w:hAnsi="Cambria Math"/>
                            </w:rPr>
                            <m:t>cr</m:t>
                          </m:r>
                        </m:sub>
                      </m:sSub>
                    </m:e>
                  </m:d>
                </m:e>
                <m:sup>
                  <m:r>
                    <w:rPr>
                      <w:rFonts w:ascii="Cambria Math" w:hAnsi="Cambria Math"/>
                      <w:sz w:val="18"/>
                      <w:szCs w:val="18"/>
                    </w:rPr>
                    <m:t>2</m:t>
                  </m:r>
                </m:sup>
              </m:sSup>
            </m:oMath>
            <w:r>
              <w:rPr>
                <w:sz w:val="18"/>
                <w:szCs w:val="18"/>
              </w:rPr>
              <w:t xml:space="preserve"> &lt; LimitVal</w:t>
            </w:r>
          </w:p>
        </w:tc>
        <w:tc>
          <w:tcPr>
            <w:tcW w:w="0" w:type="dxa"/>
            <w:shd w:val="clear" w:color="auto" w:fill="auto"/>
          </w:tcPr>
          <w:p w:rsidR="00F716C6" w:rsidRPr="00087DEA" w:rsidRDefault="00F716C6" w:rsidP="00087DEA">
            <w:pPr>
              <w:pStyle w:val="Beschriftung"/>
              <w:keepNext/>
              <w:spacing w:before="0" w:after="0"/>
              <w:jc w:val="center"/>
            </w:pPr>
            <w:bookmarkStart w:id="144" w:name="_Ref535766438"/>
            <w:bookmarkStart w:id="145" w:name="_Ref535766664"/>
            <w:r>
              <w:t>(</w:t>
            </w:r>
            <w:bookmarkEnd w:id="144"/>
            <w:bookmarkEnd w:id="145"/>
          </w:p>
        </w:tc>
        <w:tc>
          <w:tcPr>
            <w:tcW w:w="1275" w:type="dxa"/>
            <w:shd w:val="clear" w:color="auto" w:fill="auto"/>
          </w:tcPr>
          <w:p w:rsidR="00F716C6" w:rsidRPr="00087DEA" w:rsidRDefault="00F716C6"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3</w:t>
            </w:r>
            <w:r>
              <w:fldChar w:fldCharType="end"/>
            </w:r>
            <w:r>
              <w:t>)</w:t>
            </w:r>
          </w:p>
        </w:tc>
      </w:tr>
    </w:tbl>
    <w:p w:rsidR="00F716C6" w:rsidRDefault="00F716C6" w:rsidP="00DB447C"/>
    <w:p w:rsidR="00DB447C" w:rsidRDefault="000F1934" w:rsidP="00A6070F">
      <w:r>
        <w:lastRenderedPageBreak/>
        <w:t xml:space="preserve">Für die Vorhersage muss eine Cloud Map erstellt werden. Damit die Projektion der Wolken </w:t>
      </w:r>
    </w:p>
    <w:p w:rsidR="00677868" w:rsidRPr="00677868" w:rsidRDefault="006E4413" w:rsidP="006E4413">
      <w:pPr>
        <w:pStyle w:val="berschrift2"/>
      </w:pPr>
      <w:bookmarkStart w:id="146" w:name="_Toc535835236"/>
      <w:r>
        <w:t>Wolken Tracking</w:t>
      </w:r>
      <w:bookmarkEnd w:id="146"/>
    </w:p>
    <w:p w:rsidR="006E4413" w:rsidRPr="00C12555" w:rsidRDefault="006E4413" w:rsidP="006E4413">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E4413" w:rsidRPr="00C12555" w:rsidRDefault="006E4413" w:rsidP="006E4413">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E4413" w:rsidRPr="00C12555" w:rsidRDefault="006E4413" w:rsidP="006E4413">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C12555" w:rsidRPr="00C12555" w:rsidRDefault="00C12555" w:rsidP="00E55ADF">
      <w:pPr>
        <w:jc w:val="left"/>
      </w:pPr>
    </w:p>
    <w:p w:rsidR="00E86376" w:rsidRPr="00AD34C8" w:rsidRDefault="00E86376" w:rsidP="00452D93">
      <w:pPr>
        <w:rPr>
          <w:lang w:val="de-CH"/>
        </w:rPr>
      </w:pPr>
    </w:p>
    <w:p w:rsidR="00E86376" w:rsidRPr="00AD34C8" w:rsidRDefault="00E86376" w:rsidP="00452D93">
      <w:pPr>
        <w:rPr>
          <w:lang w:val="de-CH"/>
        </w:rPr>
      </w:pPr>
    </w:p>
    <w:p w:rsidR="005268FF" w:rsidRPr="00C12555" w:rsidRDefault="005268FF" w:rsidP="005268FF">
      <w:pPr>
        <w:pStyle w:val="berschrift2"/>
      </w:pPr>
      <w:r>
        <w:t xml:space="preserve"> </w:t>
      </w:r>
      <w:bookmarkStart w:id="147" w:name="_Toc535835237"/>
      <w:r>
        <w:t>Implementation des Wolken Trackings</w:t>
      </w:r>
      <w:bookmarkEnd w:id="147"/>
    </w:p>
    <w:p w:rsidR="00A30FFA" w:rsidRPr="00AD34C8" w:rsidRDefault="00A30FFA" w:rsidP="004E781E">
      <w:pPr>
        <w:rPr>
          <w:lang w:val="de-CH"/>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48" w:name="_Toc53576870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46</w:t>
      </w:r>
      <w:r w:rsidR="00BA1753">
        <w:rPr>
          <w:noProof/>
        </w:rPr>
        <w:fldChar w:fldCharType="end"/>
      </w:r>
      <w:r>
        <w:t>: Wolken-Kamera auf dem Dach des IHomeLab.</w:t>
      </w:r>
      <w:bookmarkEnd w:id="148"/>
    </w:p>
    <w:p w:rsidR="00CB6E91" w:rsidRDefault="00655AC7" w:rsidP="00195EF5">
      <w:r>
        <w:t>Aufbau der Kamera</w:t>
      </w:r>
    </w:p>
    <w:p w:rsidR="003A7608" w:rsidRDefault="00655AC7" w:rsidP="00195EF5">
      <w:r>
        <w:lastRenderedPageBreak/>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49" w:name="_Toc535835238"/>
      <w:r w:rsidRPr="006219C2">
        <w:lastRenderedPageBreak/>
        <w:t xml:space="preserve">Schlussfolgerungen </w:t>
      </w:r>
      <w:r w:rsidR="00431CF7">
        <w:t>und Ausblick</w:t>
      </w:r>
      <w:bookmarkEnd w:id="149"/>
    </w:p>
    <w:p w:rsidR="006219C2" w:rsidRPr="00496DF8" w:rsidRDefault="006219C2" w:rsidP="006219C2">
      <w:pPr>
        <w:rPr>
          <w:color w:val="FF0000"/>
        </w:rPr>
      </w:pPr>
      <w:bookmarkStart w:id="150"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51" w:name="_Ref491742270"/>
      <w:bookmarkStart w:id="152" w:name="_Ref491742277"/>
      <w:bookmarkStart w:id="153" w:name="_Toc535835239"/>
      <w:bookmarkEnd w:id="150"/>
      <w:r>
        <w:lastRenderedPageBreak/>
        <w:t>Anhang A:</w:t>
      </w:r>
      <w:bookmarkEnd w:id="153"/>
      <w:r>
        <w:t xml:space="preserve"> </w:t>
      </w:r>
      <w:bookmarkEnd w:id="151"/>
      <w:bookmarkEnd w:id="152"/>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54" w:name="_Toc535835240"/>
      <w:r>
        <w:t>A.1 Literaturarbeiten</w:t>
      </w:r>
      <w:bookmarkEnd w:id="154"/>
    </w:p>
    <w:p w:rsidR="00284FA6" w:rsidRDefault="00284FA6">
      <w:pPr>
        <w:pStyle w:val="berschrift2"/>
        <w:numPr>
          <w:ilvl w:val="0"/>
          <w:numId w:val="0"/>
        </w:numPr>
      </w:pPr>
      <w:bookmarkStart w:id="155" w:name="_Toc535835241"/>
      <w:r>
        <w:t>A.2 Systementwicklungen</w:t>
      </w:r>
      <w:bookmarkEnd w:id="155"/>
    </w:p>
    <w:p w:rsidR="00284FA6" w:rsidRDefault="00284FA6">
      <w:pPr>
        <w:pStyle w:val="berschrift1"/>
        <w:numPr>
          <w:ilvl w:val="0"/>
          <w:numId w:val="0"/>
        </w:numPr>
      </w:pPr>
      <w:bookmarkStart w:id="156" w:name="_Toc535835242"/>
      <w:r>
        <w:lastRenderedPageBreak/>
        <w:t>Anhang B:</w:t>
      </w:r>
      <w:bookmarkEnd w:id="156"/>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57" w:name="_Ref492657968"/>
      <w:bookmarkStart w:id="158" w:name="_Toc535835243"/>
      <w:r>
        <w:lastRenderedPageBreak/>
        <w:t>Glossar</w:t>
      </w:r>
      <w:bookmarkEnd w:id="157"/>
      <w:bookmarkEnd w:id="158"/>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59" w:name="_Toc535835244"/>
      <w:r w:rsidRPr="000B6D1F">
        <w:rPr>
          <w:lang w:val="en-US"/>
        </w:rPr>
        <w:lastRenderedPageBreak/>
        <w:t>Quellen</w:t>
      </w:r>
      <w:r w:rsidR="00284FA6" w:rsidRPr="000B6D1F">
        <w:rPr>
          <w:lang w:val="en-US"/>
        </w:rPr>
        <w:t>verzeichnis</w:t>
      </w:r>
      <w:bookmarkEnd w:id="159"/>
    </w:p>
    <w:p w:rsidR="00C55F38" w:rsidRPr="00C55F38" w:rsidRDefault="0079225D" w:rsidP="00C55F38">
      <w:pPr>
        <w:pStyle w:val="Literaturverzeichnis"/>
        <w:rPr>
          <w:lang w:val="en-US"/>
        </w:rPr>
      </w:pPr>
      <w:r>
        <w:fldChar w:fldCharType="begin"/>
      </w:r>
      <w:r w:rsidR="00FC204B">
        <w:rPr>
          <w:lang w:val="en-US"/>
        </w:rPr>
        <w:instrText xml:space="preserve"> ADDIN ZOTERO_BIBL {"custom":[]} CSL_BIBLIOGRAPHY </w:instrText>
      </w:r>
      <w:r>
        <w:fldChar w:fldCharType="separate"/>
      </w:r>
      <w:r w:rsidR="00C55F38" w:rsidRPr="00C55F38">
        <w:rPr>
          <w:lang w:val="en-US"/>
        </w:rPr>
        <w:t>[1]</w:t>
      </w:r>
      <w:r w:rsidR="00C55F38" w:rsidRPr="00C55F38">
        <w:rPr>
          <w:lang w:val="en-US"/>
        </w:rPr>
        <w:tab/>
        <w:t xml:space="preserve">D. Matuszko, „Influence of the extent and genera of cloud cover on solar radiation intensity“, </w:t>
      </w:r>
      <w:r w:rsidR="00C55F38" w:rsidRPr="00C55F38">
        <w:rPr>
          <w:i/>
          <w:iCs/>
          <w:lang w:val="en-US"/>
        </w:rPr>
        <w:t>Int. J. Climatol.</w:t>
      </w:r>
      <w:r w:rsidR="00C55F38" w:rsidRPr="00C55F38">
        <w:rPr>
          <w:lang w:val="en-US"/>
        </w:rPr>
        <w:t>, Bd. 32, Nr. 15, S. 2403–2414, 2012.</w:t>
      </w:r>
    </w:p>
    <w:p w:rsidR="00C55F38" w:rsidRPr="00C55F38" w:rsidRDefault="00C55F38" w:rsidP="00C55F38">
      <w:pPr>
        <w:pStyle w:val="Literaturverzeichnis"/>
        <w:rPr>
          <w:lang w:val="en-US"/>
        </w:rPr>
      </w:pPr>
      <w:r w:rsidRPr="00C55F38">
        <w:rPr>
          <w:lang w:val="en-US"/>
        </w:rPr>
        <w:t>[2]</w:t>
      </w:r>
      <w:r w:rsidRPr="00C55F38">
        <w:rPr>
          <w:lang w:val="en-US"/>
        </w:rPr>
        <w:tab/>
        <w:t>University of Illinois, „Cloud Types: common cloud classifications“. [Online]. Verfügbar unter: http://ww2010.atmos.uiuc.edu/(Gh)/guides/mtr/cld/cldtyp/home.rxml. [Zugegriffen: 27-Dez-2018].</w:t>
      </w:r>
    </w:p>
    <w:p w:rsidR="00C55F38" w:rsidRPr="00C55F38" w:rsidRDefault="00C55F38" w:rsidP="00C55F38">
      <w:pPr>
        <w:pStyle w:val="Literaturverzeichnis"/>
        <w:rPr>
          <w:lang w:val="en-US"/>
        </w:rPr>
      </w:pPr>
      <w:r w:rsidRPr="00C55F38">
        <w:t>[3]</w:t>
      </w:r>
      <w:r w:rsidRPr="00C55F38">
        <w:tab/>
        <w:t xml:space="preserve">„Wolken“. [Online]. Verfügbar unter: https://de.wikipedia.org/wiki/Wolke. </w:t>
      </w:r>
      <w:r w:rsidRPr="00C55F38">
        <w:rPr>
          <w:lang w:val="en-US"/>
        </w:rPr>
        <w:t>[Zugegriffen: 27-Dez-2018].</w:t>
      </w:r>
    </w:p>
    <w:p w:rsidR="00C55F38" w:rsidRPr="00C55F38" w:rsidRDefault="00C55F38" w:rsidP="00C55F38">
      <w:pPr>
        <w:pStyle w:val="Literaturverzeichnis"/>
        <w:rPr>
          <w:lang w:val="en-US"/>
        </w:rPr>
      </w:pPr>
      <w:r w:rsidRPr="00C55F38">
        <w:rPr>
          <w:lang w:val="en-US"/>
        </w:rPr>
        <w:t>[4]</w:t>
      </w:r>
      <w:r w:rsidRPr="00C55F38">
        <w:rPr>
          <w:lang w:val="en-US"/>
        </w:rPr>
        <w:tab/>
        <w:t xml:space="preserve">J. Remund, C. Calhau, L. Perret, und D. Marcel, </w:t>
      </w:r>
      <w:r w:rsidRPr="00C55F38">
        <w:rPr>
          <w:i/>
          <w:iCs/>
          <w:lang w:val="en-US"/>
        </w:rPr>
        <w:t>Characterization of the spatio-temporal variations and ramp rates of solar radiation and PV</w:t>
      </w:r>
      <w:r w:rsidRPr="00C55F38">
        <w:rPr>
          <w:lang w:val="en-US"/>
        </w:rPr>
        <w:t>. 2015.</w:t>
      </w:r>
    </w:p>
    <w:p w:rsidR="00C55F38" w:rsidRPr="00C55F38" w:rsidRDefault="00C55F38" w:rsidP="00C55F38">
      <w:pPr>
        <w:pStyle w:val="Literaturverzeichnis"/>
        <w:rPr>
          <w:lang w:val="en-US"/>
        </w:rPr>
      </w:pPr>
      <w:r w:rsidRPr="00C55F38">
        <w:rPr>
          <w:lang w:val="en-US"/>
        </w:rPr>
        <w:t>[5]</w:t>
      </w:r>
      <w:r w:rsidRPr="00C55F38">
        <w:rPr>
          <w:lang w:val="en-US"/>
        </w:rPr>
        <w:tab/>
        <w:t>„http://www.entsoe.eu/fileadmin/user_upload/_library/publications/entsoe/Operation_Handbook/Policy_1_final.pdf“. .</w:t>
      </w:r>
    </w:p>
    <w:p w:rsidR="00C55F38" w:rsidRPr="00C55F38" w:rsidRDefault="00C55F38" w:rsidP="00C55F38">
      <w:pPr>
        <w:pStyle w:val="Literaturverzeichnis"/>
        <w:rPr>
          <w:lang w:val="en-US"/>
        </w:rPr>
      </w:pPr>
      <w:r w:rsidRPr="00C55F38">
        <w:rPr>
          <w:lang w:val="en-US"/>
        </w:rPr>
        <w:t>[6]</w:t>
      </w:r>
      <w:r w:rsidRPr="00C55F38">
        <w:rPr>
          <w:lang w:val="en-US"/>
        </w:rPr>
        <w:tab/>
        <w:t>T. McCandless, „Artificial Intelligence Techniques for Short-range Solar Irradiance Prediction“, Aug. 2015.</w:t>
      </w:r>
    </w:p>
    <w:p w:rsidR="00C55F38" w:rsidRPr="00C55F38" w:rsidRDefault="00C55F38" w:rsidP="00C55F38">
      <w:pPr>
        <w:pStyle w:val="Literaturverzeichnis"/>
        <w:rPr>
          <w:lang w:val="en-US"/>
        </w:rPr>
      </w:pPr>
      <w:r w:rsidRPr="00C55F38">
        <w:rPr>
          <w:lang w:val="en-US"/>
        </w:rPr>
        <w:t>[7]</w:t>
      </w:r>
      <w:r w:rsidRPr="00C55F38">
        <w:rPr>
          <w:lang w:val="en-US"/>
        </w:rPr>
        <w:tab/>
        <w:t xml:space="preserve">A. Woyte, R. Belmans, und J. Nijs, „Power flow fluctuations in distribution grids with high PV penetration“, in </w:t>
      </w:r>
      <w:r w:rsidRPr="00C55F38">
        <w:rPr>
          <w:i/>
          <w:iCs/>
          <w:lang w:val="en-US"/>
        </w:rPr>
        <w:t>Proceedings of Seventeeth European Photovoltaic Solar Energy Conference</w:t>
      </w:r>
      <w:r w:rsidRPr="00C55F38">
        <w:rPr>
          <w:lang w:val="en-US"/>
        </w:rPr>
        <w:t>, 20010101, S. 2414–2417.</w:t>
      </w:r>
    </w:p>
    <w:p w:rsidR="00C55F38" w:rsidRPr="00C55F38" w:rsidRDefault="00C55F38" w:rsidP="00C55F38">
      <w:pPr>
        <w:pStyle w:val="Literaturverzeichnis"/>
      </w:pPr>
      <w:r w:rsidRPr="00C55F38">
        <w:t>[8]</w:t>
      </w:r>
      <w:r w:rsidRPr="00C55F38">
        <w:tab/>
        <w:t xml:space="preserve">F. Vignola, J. Michalsky, T. Stoffel, und A. Ghassemi, </w:t>
      </w:r>
      <w:r w:rsidRPr="00C55F38">
        <w:rPr>
          <w:i/>
          <w:iCs/>
        </w:rPr>
        <w:t>Solar and infrared radiation measurements</w:t>
      </w:r>
      <w:r w:rsidRPr="00C55F38">
        <w:t>. 2017.</w:t>
      </w:r>
    </w:p>
    <w:p w:rsidR="00C55F38" w:rsidRPr="00C55F38" w:rsidRDefault="00C55F38" w:rsidP="00C55F38">
      <w:pPr>
        <w:pStyle w:val="Literaturverzeichnis"/>
      </w:pPr>
      <w:r w:rsidRPr="00C55F38">
        <w:t>[9]</w:t>
      </w:r>
      <w:r w:rsidRPr="00C55F38">
        <w:tab/>
        <w:t xml:space="preserve">„Sonnenstrahlung“, </w:t>
      </w:r>
      <w:r w:rsidRPr="00C55F38">
        <w:rPr>
          <w:i/>
          <w:iCs/>
        </w:rPr>
        <w:t>Wikipedia</w:t>
      </w:r>
      <w:r w:rsidRPr="00C55F38">
        <w:t>, 25-Aug-2018. [Online]. Verfügbar unter: https://de.wikipedia.org/wiki/Sonnenstrahlung#/media/File:Sonne_Strahlungsintensitaet.svg. [Zugegriffen: 08-Dez-2018].</w:t>
      </w:r>
    </w:p>
    <w:p w:rsidR="00C55F38" w:rsidRPr="00C55F38" w:rsidRDefault="00C55F38" w:rsidP="00C55F38">
      <w:pPr>
        <w:pStyle w:val="Literaturverzeichnis"/>
      </w:pPr>
      <w:r w:rsidRPr="00C55F38">
        <w:t>[10]</w:t>
      </w:r>
      <w:r w:rsidRPr="00C55F38">
        <w:tab/>
        <w:t xml:space="preserve">V. Quaschning, </w:t>
      </w:r>
      <w:r w:rsidRPr="00C55F38">
        <w:rPr>
          <w:i/>
          <w:iCs/>
        </w:rPr>
        <w:t>Regenerative Energiesysteme: Technologie - Berechnung - Simulation</w:t>
      </w:r>
      <w:r w:rsidRPr="00C55F38">
        <w:t>, 9., aktualisierte und erweiterte Auflage. München: Hanser, 2015.</w:t>
      </w:r>
    </w:p>
    <w:p w:rsidR="00C55F38" w:rsidRPr="00C55F38" w:rsidRDefault="00C55F38" w:rsidP="00C55F38">
      <w:pPr>
        <w:pStyle w:val="Literaturverzeichnis"/>
        <w:rPr>
          <w:lang w:val="en-US"/>
        </w:rPr>
      </w:pPr>
      <w:r w:rsidRPr="00C55F38">
        <w:t>[11]</w:t>
      </w:r>
      <w:r w:rsidRPr="00C55F38">
        <w:tab/>
        <w:t xml:space="preserve">V. Wesselak, T. Schabbach, J. Fischer, und T. Link, </w:t>
      </w:r>
      <w:r w:rsidRPr="00C55F38">
        <w:rPr>
          <w:i/>
          <w:iCs/>
        </w:rPr>
        <w:t>Handbuch Regenerative Energietechnik</w:t>
      </w:r>
      <w:r w:rsidRPr="00C55F38">
        <w:t xml:space="preserve">, 3. </w:t>
      </w:r>
      <w:r w:rsidRPr="00C55F38">
        <w:rPr>
          <w:lang w:val="en-US"/>
        </w:rPr>
        <w:t>Auflage. Berlin: Springer Vieweg, 2017.</w:t>
      </w:r>
    </w:p>
    <w:p w:rsidR="00C55F38" w:rsidRPr="00C55F38" w:rsidRDefault="00C55F38" w:rsidP="00C55F38">
      <w:pPr>
        <w:pStyle w:val="Literaturverzeichnis"/>
        <w:rPr>
          <w:lang w:val="en-US"/>
        </w:rPr>
      </w:pPr>
      <w:r w:rsidRPr="00C55F38">
        <w:rPr>
          <w:lang w:val="en-US"/>
        </w:rPr>
        <w:t>[12]</w:t>
      </w:r>
      <w:r w:rsidRPr="00C55F38">
        <w:rPr>
          <w:lang w:val="en-US"/>
        </w:rPr>
        <w:tab/>
        <w:t>„(WMO 2008) Guide To Meteorological Instruments And Methods Of Observation“. .</w:t>
      </w:r>
    </w:p>
    <w:p w:rsidR="00C55F38" w:rsidRPr="00C55F38" w:rsidRDefault="00C55F38" w:rsidP="00C55F38">
      <w:pPr>
        <w:pStyle w:val="Literaturverzeichnis"/>
      </w:pPr>
      <w:r w:rsidRPr="00C55F38">
        <w:rPr>
          <w:lang w:val="en-US"/>
        </w:rPr>
        <w:t>[13]</w:t>
      </w:r>
      <w:r w:rsidRPr="00C55F38">
        <w:rPr>
          <w:lang w:val="en-US"/>
        </w:rPr>
        <w:tab/>
        <w:t xml:space="preserve">S. R. West, D. Rowe, S. Sayeef, und A. Berry, „Short-term irradiance forecasting using skycams: Motivation and development“, </w:t>
      </w:r>
      <w:r w:rsidRPr="00C55F38">
        <w:rPr>
          <w:i/>
          <w:iCs/>
          <w:lang w:val="en-US"/>
        </w:rPr>
        <w:t xml:space="preserve">Sol. </w:t>
      </w:r>
      <w:r w:rsidRPr="00C55F38">
        <w:rPr>
          <w:i/>
          <w:iCs/>
        </w:rPr>
        <w:t>Energy</w:t>
      </w:r>
      <w:r w:rsidRPr="00C55F38">
        <w:t>, Bd. 110, S. 188–207, Dez. 2014.</w:t>
      </w:r>
    </w:p>
    <w:p w:rsidR="00C55F38" w:rsidRPr="00C55F38" w:rsidRDefault="00C55F38" w:rsidP="00C55F38">
      <w:pPr>
        <w:pStyle w:val="Literaturverzeichnis"/>
      </w:pPr>
      <w:r w:rsidRPr="00C55F38">
        <w:t>[14]</w:t>
      </w:r>
      <w:r w:rsidRPr="00C55F38">
        <w:tab/>
        <w:t>„Leuchtdichte“. [Online]. Verfügbar unter: https://www.schorsch.com/de/wissen/glossar/leuchtdichte.html. [Zugegriffen: 18-Dez-2018].</w:t>
      </w:r>
    </w:p>
    <w:p w:rsidR="00C55F38" w:rsidRPr="00C55F38" w:rsidRDefault="00C55F38" w:rsidP="00C55F38">
      <w:pPr>
        <w:pStyle w:val="Literaturverzeichnis"/>
      </w:pPr>
      <w:r w:rsidRPr="00C55F38">
        <w:t>[15]</w:t>
      </w:r>
      <w:r w:rsidRPr="00C55F38">
        <w:tab/>
        <w:t>„Understanding Dynamic Range in Digital Photography“. [Online]. Verfügbar unter: https://www.cambridgeincolour.com/tutorials/dynamic-range.htm. [Zugegriffen: 18-Dez-2018].</w:t>
      </w:r>
    </w:p>
    <w:p w:rsidR="00C55F38" w:rsidRPr="00C55F38" w:rsidRDefault="00C55F38" w:rsidP="00C55F38">
      <w:pPr>
        <w:pStyle w:val="Literaturverzeichnis"/>
      </w:pPr>
      <w:r w:rsidRPr="00C55F38">
        <w:t>[16]</w:t>
      </w:r>
      <w:r w:rsidRPr="00C55F38">
        <w:tab/>
        <w:t xml:space="preserve">„Demosaicing“, </w:t>
      </w:r>
      <w:r w:rsidRPr="00C55F38">
        <w:rPr>
          <w:i/>
          <w:iCs/>
        </w:rPr>
        <w:t>Wikipedia</w:t>
      </w:r>
      <w:r w:rsidRPr="00C55F38">
        <w:t>, 01-Mai-2017. [Online]. Verfügbar unter: https://de.wikipedia.org/w/index.php?title=Demosaicing&amp;oldid=165087987. [Zugegriffen: 19-Jan-2019].</w:t>
      </w:r>
    </w:p>
    <w:p w:rsidR="00C55F38" w:rsidRPr="00C55F38" w:rsidRDefault="00C55F38" w:rsidP="00C55F38">
      <w:pPr>
        <w:pStyle w:val="Literaturverzeichnis"/>
      </w:pPr>
      <w:r w:rsidRPr="00C55F38">
        <w:t>[17]</w:t>
      </w:r>
      <w:r w:rsidRPr="00C55F38">
        <w:tab/>
        <w:t>„Understanding Digital Camera Sensors“. [Online]. Verfügbar unter: https://www.cambridgeincolour.com/tutorials/camera-sensors.htm. [Zugegriffen: 18-Dez-2018].</w:t>
      </w:r>
    </w:p>
    <w:p w:rsidR="00C55F38" w:rsidRPr="00C55F38" w:rsidRDefault="00C55F38" w:rsidP="00C55F38">
      <w:pPr>
        <w:pStyle w:val="Literaturverzeichnis"/>
        <w:rPr>
          <w:lang w:val="en-US"/>
        </w:rPr>
      </w:pPr>
      <w:r w:rsidRPr="00C55F38">
        <w:rPr>
          <w:lang w:val="en-US"/>
        </w:rPr>
        <w:t>[18]</w:t>
      </w:r>
      <w:r w:rsidRPr="00C55F38">
        <w:rPr>
          <w:lang w:val="en-US"/>
        </w:rPr>
        <w:tab/>
        <w:t xml:space="preserve">A. Darmont, </w:t>
      </w:r>
      <w:r w:rsidRPr="00C55F38">
        <w:rPr>
          <w:i/>
          <w:iCs/>
          <w:lang w:val="en-US"/>
        </w:rPr>
        <w:t>High dynamic range imaging: sensors and architectures</w:t>
      </w:r>
      <w:r w:rsidRPr="00C55F38">
        <w:rPr>
          <w:lang w:val="en-US"/>
        </w:rPr>
        <w:t>. Bellingham, Washington: SPIE Press, 2012.</w:t>
      </w:r>
    </w:p>
    <w:p w:rsidR="00C55F38" w:rsidRPr="00C55F38" w:rsidRDefault="00C55F38" w:rsidP="00C55F38">
      <w:pPr>
        <w:pStyle w:val="Literaturverzeichnis"/>
        <w:rPr>
          <w:lang w:val="en-US"/>
        </w:rPr>
      </w:pPr>
      <w:r w:rsidRPr="00C55F38">
        <w:rPr>
          <w:lang w:val="en-US"/>
        </w:rPr>
        <w:t>[19]</w:t>
      </w:r>
      <w:r w:rsidRPr="00C55F38">
        <w:rPr>
          <w:lang w:val="en-US"/>
        </w:rPr>
        <w:tab/>
        <w:t xml:space="preserve">P. E. Debevec und J. Malik, „Recovering high dynamic range radiance maps from photographs“, in </w:t>
      </w:r>
      <w:r w:rsidRPr="00C55F38">
        <w:rPr>
          <w:i/>
          <w:iCs/>
          <w:lang w:val="en-US"/>
        </w:rPr>
        <w:t>ACM SIGGRAPH 2008 classes on - SIGGRAPH ’08</w:t>
      </w:r>
      <w:r w:rsidRPr="00C55F38">
        <w:rPr>
          <w:lang w:val="en-US"/>
        </w:rPr>
        <w:t>, Los Angeles, California, 2008, S. 1.</w:t>
      </w:r>
    </w:p>
    <w:p w:rsidR="00C55F38" w:rsidRPr="00C55F38" w:rsidRDefault="00C55F38" w:rsidP="00C55F38">
      <w:pPr>
        <w:pStyle w:val="Literaturverzeichnis"/>
        <w:rPr>
          <w:lang w:val="en-US"/>
        </w:rPr>
      </w:pPr>
      <w:r w:rsidRPr="00C55F38">
        <w:rPr>
          <w:lang w:val="en-US"/>
        </w:rPr>
        <w:t>[20]</w:t>
      </w:r>
      <w:r w:rsidRPr="00C55F38">
        <w:rPr>
          <w:lang w:val="en-US"/>
        </w:rPr>
        <w:tab/>
        <w:t xml:space="preserve">R. Szeliski, </w:t>
      </w:r>
      <w:r w:rsidRPr="00C55F38">
        <w:rPr>
          <w:i/>
          <w:iCs/>
          <w:lang w:val="en-US"/>
        </w:rPr>
        <w:t>Computer vision: algorithms and applications</w:t>
      </w:r>
      <w:r w:rsidRPr="00C55F38">
        <w:rPr>
          <w:lang w:val="en-US"/>
        </w:rPr>
        <w:t>. London ; New York: Springer, 2011.</w:t>
      </w:r>
    </w:p>
    <w:p w:rsidR="00C55F38" w:rsidRPr="00C55F38" w:rsidRDefault="00C55F38" w:rsidP="00C55F38">
      <w:pPr>
        <w:pStyle w:val="Literaturverzeichnis"/>
        <w:rPr>
          <w:lang w:val="en-US"/>
        </w:rPr>
      </w:pPr>
      <w:r w:rsidRPr="00C55F38">
        <w:rPr>
          <w:lang w:val="en-US"/>
        </w:rPr>
        <w:t>[21]</w:t>
      </w:r>
      <w:r w:rsidRPr="00C55F38">
        <w:rPr>
          <w:lang w:val="en-US"/>
        </w:rPr>
        <w:tab/>
        <w:t xml:space="preserve">A. Jacobs, „High Dynamic Range Imaging and its Application in Building Research“, </w:t>
      </w:r>
      <w:r w:rsidRPr="00C55F38">
        <w:rPr>
          <w:i/>
          <w:iCs/>
          <w:lang w:val="en-US"/>
        </w:rPr>
        <w:t>Adv. Build. Energy Res.</w:t>
      </w:r>
      <w:r w:rsidRPr="00C55F38">
        <w:rPr>
          <w:lang w:val="en-US"/>
        </w:rPr>
        <w:t>, Bd. 1, S. 177–202, Jan. 2007.</w:t>
      </w:r>
    </w:p>
    <w:p w:rsidR="00C55F38" w:rsidRPr="00C55F38" w:rsidRDefault="00C55F38" w:rsidP="00C55F38">
      <w:pPr>
        <w:pStyle w:val="Literaturverzeichnis"/>
      </w:pPr>
      <w:r w:rsidRPr="00C55F38">
        <w:rPr>
          <w:lang w:val="en-US"/>
        </w:rPr>
        <w:t>[22]</w:t>
      </w:r>
      <w:r w:rsidRPr="00C55F38">
        <w:rPr>
          <w:lang w:val="en-US"/>
        </w:rPr>
        <w:tab/>
        <w:t xml:space="preserve">„Image Types: JPEG &amp; TIFF File Formats“. </w:t>
      </w:r>
      <w:r w:rsidRPr="00C55F38">
        <w:t>[Online]. Verfügbar unter: https://www.cambridgeincolour.com/tutorials/imagetypes.htm. [Zugegriffen: 19-Dez-2018].</w:t>
      </w:r>
    </w:p>
    <w:p w:rsidR="00C55F38" w:rsidRPr="00C55F38" w:rsidRDefault="00C55F38" w:rsidP="00C55F38">
      <w:pPr>
        <w:pStyle w:val="Literaturverzeichnis"/>
        <w:rPr>
          <w:lang w:val="en-US"/>
        </w:rPr>
      </w:pPr>
      <w:r w:rsidRPr="00C55F38">
        <w:t>[23]</w:t>
      </w:r>
      <w:r w:rsidRPr="00C55F38">
        <w:tab/>
        <w:t xml:space="preserve">„RAW vs JPEG“. [Online]. Verfügbar unter: https://digital-photography-school.com/raw-vs-jpeg/. </w:t>
      </w:r>
      <w:r w:rsidRPr="00C55F38">
        <w:rPr>
          <w:lang w:val="en-US"/>
        </w:rPr>
        <w:t>[Zugegriffen: 19-Dez-2018].</w:t>
      </w:r>
    </w:p>
    <w:p w:rsidR="00C55F38" w:rsidRPr="00C55F38" w:rsidRDefault="00C55F38" w:rsidP="00C55F38">
      <w:pPr>
        <w:pStyle w:val="Literaturverzeichnis"/>
        <w:rPr>
          <w:lang w:val="en-US"/>
        </w:rPr>
      </w:pPr>
      <w:r w:rsidRPr="00C55F38">
        <w:rPr>
          <w:lang w:val="en-US"/>
        </w:rPr>
        <w:lastRenderedPageBreak/>
        <w:t>[24]</w:t>
      </w:r>
      <w:r w:rsidRPr="00C55F38">
        <w:rPr>
          <w:lang w:val="en-US"/>
        </w:rPr>
        <w:tab/>
        <w:t xml:space="preserve">S. Dev, F. M. Savoy, Y. H. Lee, und S. Winkler, „Estimation of solar irradiance using ground-based whole sky imagers“, in </w:t>
      </w:r>
      <w:r w:rsidRPr="00C55F38">
        <w:rPr>
          <w:i/>
          <w:iCs/>
          <w:lang w:val="en-US"/>
        </w:rPr>
        <w:t>2016 IEEE International Geoscience and Remote Sensing Symposium (IGARSS)</w:t>
      </w:r>
      <w:r w:rsidRPr="00C55F38">
        <w:rPr>
          <w:lang w:val="en-US"/>
        </w:rPr>
        <w:t>, Beijing, China, 2016, S. 7236–7239.</w:t>
      </w:r>
    </w:p>
    <w:p w:rsidR="00C55F38" w:rsidRPr="00C55F38" w:rsidRDefault="00C55F38" w:rsidP="00C55F38">
      <w:pPr>
        <w:pStyle w:val="Literaturverzeichnis"/>
      </w:pPr>
      <w:r w:rsidRPr="00C55F38">
        <w:rPr>
          <w:lang w:val="en-US"/>
        </w:rPr>
        <w:t>[25]</w:t>
      </w:r>
      <w:r w:rsidRPr="00C55F38">
        <w:rPr>
          <w:lang w:val="en-US"/>
        </w:rPr>
        <w:tab/>
        <w:t xml:space="preserve">„NREL Best Practices Handbook for the Collection and Use of Solar Resource Data for Solar Energy Applications“. </w:t>
      </w:r>
      <w:r w:rsidRPr="00C55F38">
        <w:t>[Online]. Verfügbar unter: https://www.nrel.gov/docs/fy18osti/68886.pdf. [Zugegriffen: 15-Dez-2018].</w:t>
      </w:r>
    </w:p>
    <w:p w:rsidR="00C55F38" w:rsidRPr="00C55F38" w:rsidRDefault="00C55F38" w:rsidP="00C55F38">
      <w:pPr>
        <w:pStyle w:val="Literaturverzeichnis"/>
      </w:pPr>
      <w:r w:rsidRPr="00C55F38">
        <w:rPr>
          <w:lang w:val="en-US"/>
        </w:rPr>
        <w:t>[26]</w:t>
      </w:r>
      <w:r w:rsidRPr="00C55F38">
        <w:rPr>
          <w:lang w:val="en-US"/>
        </w:rPr>
        <w:tab/>
        <w:t xml:space="preserve">L. O. Grobe, M. Krehel, S. Wittkopf, und X. Yang, „Monitoring of solar irradiation at Lucerne University of Applied Sciences and Arts“. </w:t>
      </w:r>
      <w:r w:rsidRPr="00C55F38">
        <w:t>DOI: 10.5281/zenodo.1182433, 01-Jan-2017.</w:t>
      </w:r>
    </w:p>
    <w:p w:rsidR="00C55F38" w:rsidRPr="00C55F38" w:rsidRDefault="00C55F38" w:rsidP="00C55F38">
      <w:pPr>
        <w:pStyle w:val="Literaturverzeichnis"/>
        <w:rPr>
          <w:lang w:val="en-US"/>
        </w:rPr>
      </w:pPr>
      <w:r w:rsidRPr="00C55F38">
        <w:t>[27]</w:t>
      </w:r>
      <w:r w:rsidRPr="00C55F38">
        <w:tab/>
        <w:t xml:space="preserve">„Automatisches Messnetz - MeteoSchweiz“. [Online]. Verfügbar unter: https://www.meteoschweiz.admin.ch/home/mess-und-prognosesysteme/bodenstationen/automatisches-messnetz.html?station=luz. </w:t>
      </w:r>
      <w:r w:rsidRPr="00C55F38">
        <w:rPr>
          <w:lang w:val="en-US"/>
        </w:rPr>
        <w:t>[Zugegriffen: 03-Jan-2019].</w:t>
      </w:r>
    </w:p>
    <w:p w:rsidR="00C55F38" w:rsidRPr="00C55F38" w:rsidRDefault="00C55F38" w:rsidP="00C55F38">
      <w:pPr>
        <w:pStyle w:val="Literaturverzeichnis"/>
        <w:rPr>
          <w:lang w:val="en-US"/>
        </w:rPr>
      </w:pPr>
      <w:r w:rsidRPr="00C55F38">
        <w:rPr>
          <w:lang w:val="en-US"/>
        </w:rPr>
        <w:t>[28]</w:t>
      </w:r>
      <w:r w:rsidRPr="00C55F38">
        <w:rPr>
          <w:lang w:val="en-US"/>
        </w:rPr>
        <w:tab/>
        <w:t xml:space="preserve">R. Sloan, J. H. Shaw, und D. Williams, „Thermal Radiation from the Atmosphere*“, </w:t>
      </w:r>
      <w:r w:rsidRPr="00C55F38">
        <w:rPr>
          <w:i/>
          <w:iCs/>
          <w:lang w:val="en-US"/>
        </w:rPr>
        <w:t>J. Opt. Soc. Am.</w:t>
      </w:r>
      <w:r w:rsidRPr="00C55F38">
        <w:rPr>
          <w:lang w:val="en-US"/>
        </w:rPr>
        <w:t>, Bd. 46, Nr. 7, S. 543, Juli 1956.</w:t>
      </w:r>
    </w:p>
    <w:p w:rsidR="00C55F38" w:rsidRPr="00C55F38" w:rsidRDefault="00C55F38" w:rsidP="00C55F38">
      <w:pPr>
        <w:pStyle w:val="Literaturverzeichnis"/>
      </w:pPr>
      <w:r w:rsidRPr="00C55F38">
        <w:t>[29]</w:t>
      </w:r>
      <w:r w:rsidRPr="00C55F38">
        <w:tab/>
        <w:t>„Feuchtemaße“. [Online]. Verfügbar unter: http://www.gerd-pfeffer.de/atm_feuchte2.html#Wolkenuntergrenze. [Zugegriffen: 04-Jan-2019].</w:t>
      </w:r>
    </w:p>
    <w:p w:rsidR="00C55F38" w:rsidRPr="00C55F38" w:rsidRDefault="00C55F38" w:rsidP="00C55F38">
      <w:pPr>
        <w:pStyle w:val="Literaturverzeichnis"/>
      </w:pPr>
      <w:r w:rsidRPr="00C55F38">
        <w:t>[30]</w:t>
      </w:r>
      <w:r w:rsidRPr="00C55F38">
        <w:tab/>
        <w:t>„Molekularsieb – Dry &amp; Safe“. [Online]. Verfügbar unter: https://www.trockenmittel.ch/trockenmittel/molekularsieb.html. [Zugegriffen: 05-Jan-2019].</w:t>
      </w:r>
    </w:p>
    <w:p w:rsidR="00C55F38" w:rsidRPr="00C55F38" w:rsidRDefault="00C55F38" w:rsidP="00C55F38">
      <w:pPr>
        <w:pStyle w:val="Literaturverzeichnis"/>
        <w:rPr>
          <w:lang w:val="en-US"/>
        </w:rPr>
      </w:pPr>
      <w:r w:rsidRPr="00C55F38">
        <w:t>[31]</w:t>
      </w:r>
      <w:r w:rsidRPr="00C55F38">
        <w:tab/>
        <w:t xml:space="preserve">„Zeolithe – Wikipedia“. [Online]. Verfügbar unter: https://de.wikipedia.org/wiki/Zeolithe_(Stoffgruppe). </w:t>
      </w:r>
      <w:r w:rsidRPr="00C55F38">
        <w:rPr>
          <w:lang w:val="en-US"/>
        </w:rPr>
        <w:t>[Zugegriffen: 05-Jan-2019].</w:t>
      </w:r>
    </w:p>
    <w:p w:rsidR="00C55F38" w:rsidRPr="00C55F38" w:rsidRDefault="00C55F38" w:rsidP="00C55F38">
      <w:pPr>
        <w:pStyle w:val="Literaturverzeichnis"/>
      </w:pPr>
      <w:r w:rsidRPr="00C55F38">
        <w:rPr>
          <w:lang w:val="en-US"/>
        </w:rPr>
        <w:t>[32]</w:t>
      </w:r>
      <w:r w:rsidRPr="00C55F38">
        <w:rPr>
          <w:lang w:val="en-US"/>
        </w:rPr>
        <w:tab/>
        <w:t xml:space="preserve">„Picamera: 4.13. Raw Bayer data captures“, </w:t>
      </w:r>
      <w:r w:rsidRPr="00C55F38">
        <w:rPr>
          <w:i/>
          <w:iCs/>
          <w:lang w:val="en-US"/>
        </w:rPr>
        <w:t>4. Advanced Recipes — Picamera 1.12 documentation</w:t>
      </w:r>
      <w:r w:rsidRPr="00C55F38">
        <w:rPr>
          <w:lang w:val="en-US"/>
        </w:rPr>
        <w:t xml:space="preserve">. </w:t>
      </w:r>
      <w:r w:rsidRPr="00C55F38">
        <w:t>[Online]. Verfügbar unter: https://picamera.readthedocs.io/en/release-1.12/recipes2.html. [Zugegriffen: 10-Jan-2019].</w:t>
      </w:r>
    </w:p>
    <w:p w:rsidR="00C55F38" w:rsidRPr="00C55F38" w:rsidRDefault="00C55F38" w:rsidP="00C55F38">
      <w:pPr>
        <w:pStyle w:val="Literaturverzeichnis"/>
      </w:pPr>
      <w:r w:rsidRPr="00C55F38">
        <w:rPr>
          <w:lang w:val="en-US"/>
        </w:rPr>
        <w:t>[33]</w:t>
      </w:r>
      <w:r w:rsidRPr="00C55F38">
        <w:rPr>
          <w:lang w:val="en-US"/>
        </w:rPr>
        <w:tab/>
        <w:t xml:space="preserve">S. Dev, F. M. Savoy, Y. H. Lee, und S. Winkler, „High-dynamic-range imaging for cloud segmentation“, </w:t>
      </w:r>
      <w:r w:rsidRPr="00C55F38">
        <w:rPr>
          <w:i/>
          <w:iCs/>
          <w:lang w:val="en-US"/>
        </w:rPr>
        <w:t xml:space="preserve">Atmospheric Meas. </w:t>
      </w:r>
      <w:r w:rsidRPr="00C55F38">
        <w:rPr>
          <w:i/>
          <w:iCs/>
        </w:rPr>
        <w:t>Tech.</w:t>
      </w:r>
      <w:r w:rsidRPr="00C55F38">
        <w:t>, Bd. 11, Nr. 4, S. 2041–2049, Apr. 2018.</w:t>
      </w:r>
    </w:p>
    <w:p w:rsidR="00C55F38" w:rsidRPr="00C55F38" w:rsidRDefault="00C55F38" w:rsidP="00C55F38">
      <w:pPr>
        <w:pStyle w:val="Literaturverzeichnis"/>
      </w:pPr>
      <w:r w:rsidRPr="00C55F38">
        <w:t>[34]</w:t>
      </w:r>
      <w:r w:rsidRPr="00C55F38">
        <w:tab/>
        <w:t>„MeteoSchweiz IDAWEB: Mehr zu IDAWEB“. [Online]. Verfügbar unter: https://gate.meteoswiss.ch/idaweb/more.do. [Zugegriffen: 20-Jan-2019].</w:t>
      </w:r>
    </w:p>
    <w:p w:rsidR="00C55F38" w:rsidRPr="00C55F38" w:rsidRDefault="00C55F38" w:rsidP="00C55F38">
      <w:pPr>
        <w:pStyle w:val="Literaturverzeichnis"/>
      </w:pPr>
      <w:r w:rsidRPr="00C55F38">
        <w:rPr>
          <w:lang w:val="en-US"/>
        </w:rPr>
        <w:t>[35]</w:t>
      </w:r>
      <w:r w:rsidRPr="00C55F38">
        <w:rPr>
          <w:lang w:val="en-US"/>
        </w:rPr>
        <w:tab/>
        <w:t xml:space="preserve">„MACC - Monitoring Atmospheric Composition and Climate (GMES) — European Environment Agency“. </w:t>
      </w:r>
      <w:r w:rsidRPr="00C55F38">
        <w:t>[Online]. Verfügbar unter: https://www.eea.europa.eu/themes/air/links/data-sources/macc-monitoring-atmospheric-composition-and. [Zugegriffen: 20-Jan-2019].</w:t>
      </w:r>
    </w:p>
    <w:p w:rsidR="00C55F38" w:rsidRPr="00C55F38" w:rsidRDefault="00C55F38" w:rsidP="00C55F38">
      <w:pPr>
        <w:pStyle w:val="Literaturverzeichnis"/>
      </w:pPr>
      <w:r w:rsidRPr="00C55F38">
        <w:t>[36]</w:t>
      </w:r>
      <w:r w:rsidRPr="00C55F38">
        <w:tab/>
        <w:t>„CAMS McClear Info - www.soda-pro.com“. [Online]. Verfügbar unter: http://www.soda-pro.com/web-services/radiation/cams-mcclear. [Zugegriffen: 20-Jan-2019].</w:t>
      </w:r>
    </w:p>
    <w:p w:rsidR="00C55F38" w:rsidRPr="00C55F38" w:rsidRDefault="00C55F38" w:rsidP="00C55F38">
      <w:pPr>
        <w:pStyle w:val="Literaturverzeichnis"/>
      </w:pPr>
      <w:r w:rsidRPr="00C55F38">
        <w:t>[37]</w:t>
      </w:r>
      <w:r w:rsidRPr="00C55F38">
        <w:tab/>
        <w:t>„YCbCr-Farbmodell“. .</w:t>
      </w:r>
    </w:p>
    <w:p w:rsidR="0079225D" w:rsidRDefault="0079225D">
      <w:pPr>
        <w:sectPr w:rsidR="0079225D" w:rsidSect="00AC594F">
          <w:headerReference w:type="default" r:id="rId60"/>
          <w:headerReference w:type="first" r:id="rId6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60" w:name="_Toc535835245"/>
      <w:r>
        <w:lastRenderedPageBreak/>
        <w:t>Stichwortverzeichnis</w:t>
      </w:r>
      <w:bookmarkEnd w:id="160"/>
    </w:p>
    <w:p w:rsidR="0018074A" w:rsidRDefault="00284FA6">
      <w:pPr>
        <w:rPr>
          <w:noProof/>
        </w:rPr>
        <w:sectPr w:rsidR="0018074A" w:rsidSect="0018074A">
          <w:headerReference w:type="first" r:id="rId6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E045F" w:rsidRDefault="00CE045F">
      <w:pPr>
        <w:spacing w:before="0" w:line="240" w:lineRule="auto"/>
      </w:pPr>
      <w:r>
        <w:separator/>
      </w:r>
    </w:p>
  </w:endnote>
  <w:endnote w:type="continuationSeparator" w:id="0">
    <w:p w:rsidR="00CE045F" w:rsidRDefault="00CE045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Ital">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PazoMath-Italic">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E045F" w:rsidRDefault="00CE045F">
      <w:pPr>
        <w:spacing w:before="0" w:line="240" w:lineRule="auto"/>
      </w:pPr>
      <w:r>
        <w:separator/>
      </w:r>
    </w:p>
  </w:footnote>
  <w:footnote w:type="continuationSeparator" w:id="0">
    <w:p w:rsidR="00CE045F" w:rsidRDefault="00CE045F">
      <w:pPr>
        <w:spacing w:before="0" w:line="240" w:lineRule="auto"/>
      </w:pPr>
      <w:r>
        <w:continuationSeparator/>
      </w:r>
    </w:p>
  </w:footnote>
  <w:footnote w:id="1">
    <w:p w:rsidR="005C4F05" w:rsidRPr="00856265" w:rsidRDefault="005C4F05"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5C4F05" w:rsidRPr="000476B1" w:rsidRDefault="005C4F05">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5C4F05" w:rsidRPr="00DB4ACE" w:rsidRDefault="005C4F05">
      <w:pPr>
        <w:pStyle w:val="Funotentext"/>
      </w:pPr>
      <w:r>
        <w:rPr>
          <w:rStyle w:val="Funotenzeichen"/>
        </w:rPr>
        <w:footnoteRef/>
      </w:r>
      <w:r>
        <w:t xml:space="preserve"> </w:t>
      </w:r>
      <w:r w:rsidRPr="00DB4ACE">
        <w:rPr>
          <w:sz w:val="16"/>
          <w:szCs w:val="16"/>
        </w:rPr>
        <w:t>Siehe hierzu das Weber-Fechner-Gesetz</w:t>
      </w:r>
      <w:r>
        <w:t>.</w:t>
      </w:r>
    </w:p>
  </w:footnote>
  <w:footnote w:id="4">
    <w:p w:rsidR="005C4F05" w:rsidRDefault="005C4F05">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6C5F7E" w:rsidRPr="00B767B5" w:rsidRDefault="006C5F7E" w:rsidP="006C5F7E">
      <w:pPr>
        <w:pStyle w:val="Funotentext"/>
      </w:pPr>
      <w:r>
        <w:rPr>
          <w:rStyle w:val="Funotenzeichen"/>
        </w:rPr>
        <w:footnoteRef/>
      </w:r>
      <w:r>
        <w:t xml:space="preserve"> </w:t>
      </w:r>
      <w:r w:rsidRPr="00B767B5">
        <w:rPr>
          <w:sz w:val="16"/>
          <w:szCs w:val="16"/>
        </w:rPr>
        <w:t>Das cosinusgewichtete Sampling der Hemisphäre erzeugt uniform</w:t>
      </w:r>
      <w:r>
        <w:rPr>
          <w:sz w:val="16"/>
          <w:szCs w:val="16"/>
        </w:rPr>
        <w:t xml:space="preserve"> verteilte Punkte auf der Oberfläche einer Halbkugel.</w:t>
      </w:r>
    </w:p>
  </w:footnote>
  <w:footnote w:id="6">
    <w:p w:rsidR="005C4F05" w:rsidRPr="00DE7F73" w:rsidRDefault="005C4F05"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5C4F05" w:rsidRPr="00BD5EC2" w:rsidRDefault="005C4F05">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5C4F05" w:rsidRPr="00BD5EC2" w:rsidRDefault="005C4F05"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5C4F05" w:rsidRPr="00F80E42" w:rsidRDefault="005C4F05">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5C4F05" w:rsidRPr="008A6BC4" w:rsidRDefault="005C4F05">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1">
    <w:p w:rsidR="005C4F05" w:rsidRPr="00166F34" w:rsidRDefault="005C4F05"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1]","plainCitation":"[31]","noteIndex":10},"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C55F38">
        <w:rPr>
          <w:sz w:val="16"/>
        </w:rPr>
        <w:t>[31]</w:t>
      </w:r>
      <w:r>
        <w:rPr>
          <w:sz w:val="16"/>
          <w:szCs w:val="16"/>
        </w:rPr>
        <w:fldChar w:fldCharType="end"/>
      </w:r>
      <w:r w:rsidRPr="00166F34">
        <w:rPr>
          <w:sz w:val="16"/>
          <w:szCs w:val="16"/>
        </w:rPr>
        <w:t>.</w:t>
      </w:r>
    </w:p>
  </w:footnote>
  <w:footnote w:id="12">
    <w:p w:rsidR="005C4F05" w:rsidRPr="001B3364" w:rsidRDefault="005C4F05">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5C4F05" w:rsidRPr="009C4FB5" w:rsidRDefault="005C4F05"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5C4F05" w:rsidRPr="00AB0039" w:rsidRDefault="005C4F05">
      <w:pPr>
        <w:pStyle w:val="Funotentext"/>
      </w:pPr>
      <w:r>
        <w:rPr>
          <w:rStyle w:val="Funotenzeichen"/>
        </w:rPr>
        <w:footnoteRef/>
      </w:r>
      <w:r>
        <w:t xml:space="preserve"> </w:t>
      </w:r>
      <w:r w:rsidRPr="00AB0039">
        <w:rPr>
          <w:sz w:val="16"/>
          <w:szCs w:val="16"/>
        </w:rPr>
        <w:t>GitHub bezeichnet diese als „Repository“.</w:t>
      </w:r>
    </w:p>
  </w:footnote>
  <w:footnote w:id="15">
    <w:p w:rsidR="005C4F05" w:rsidRPr="009A74DC" w:rsidRDefault="005C4F05">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5C4F05" w:rsidRPr="00C03F46" w:rsidRDefault="005C4F05"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5C4F05" w:rsidRPr="00D2548C" w:rsidRDefault="005C4F05"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5C4F05" w:rsidRPr="00D2548C" w:rsidRDefault="005C4F05"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5C4F05" w:rsidRPr="0011431B" w:rsidRDefault="005C4F05">
      <w:pPr>
        <w:pStyle w:val="Funotentext"/>
      </w:pPr>
    </w:p>
  </w:footnote>
  <w:footnote w:id="19">
    <w:p w:rsidR="005C4F05" w:rsidRPr="00657E7D" w:rsidRDefault="005C4F05"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5C4F05" w:rsidRPr="00D2548C" w:rsidRDefault="005C4F05"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5C4F05" w:rsidRPr="003B1F4E" w:rsidRDefault="005C4F05">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5C4F05" w:rsidRPr="001774D0" w:rsidRDefault="005C4F05"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3">
    <w:p w:rsidR="005C4F05" w:rsidRPr="00742632" w:rsidRDefault="005C4F05">
      <w:pPr>
        <w:pStyle w:val="Funotentext"/>
        <w:rPr>
          <w:lang w:val="en-US"/>
        </w:rPr>
      </w:pPr>
      <w:r>
        <w:rPr>
          <w:rStyle w:val="Funotenzeichen"/>
        </w:rPr>
        <w:footnoteRef/>
      </w:r>
      <w:r w:rsidRPr="00742632">
        <w:rPr>
          <w:lang w:val="en-US"/>
        </w:rPr>
        <w:t xml:space="preserve"> </w:t>
      </w:r>
      <w:r w:rsidRPr="00927E30">
        <w:rPr>
          <w:sz w:val="16"/>
          <w:szCs w:val="16"/>
          <w:lang w:val="en-US"/>
        </w:rPr>
        <w:t>MACC: Monitoring Atmosphere Composition and Climate</w:t>
      </w:r>
    </w:p>
  </w:footnote>
  <w:footnote w:id="24">
    <w:p w:rsidR="005C4F05" w:rsidRPr="00927E30" w:rsidRDefault="005C4F05">
      <w:pPr>
        <w:pStyle w:val="Funotentext"/>
        <w:rPr>
          <w:lang w:val="en-US"/>
        </w:rPr>
      </w:pPr>
      <w:r>
        <w:rPr>
          <w:rStyle w:val="Funotenzeichen"/>
        </w:rPr>
        <w:footnoteRef/>
      </w:r>
      <w:r w:rsidRPr="00927E30">
        <w:rPr>
          <w:lang w:val="en-US"/>
        </w:rPr>
        <w:t xml:space="preserve"> </w:t>
      </w:r>
      <w:hyperlink r:id="rId9" w:history="1">
        <w:r w:rsidRPr="00927E30">
          <w:rPr>
            <w:rStyle w:val="Hyperlink"/>
            <w:sz w:val="16"/>
            <w:szCs w:val="16"/>
            <w:lang w:val="en-US"/>
          </w:rPr>
          <w:t>https://github.com/ahorv/cloud_detectio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4F05" w:rsidRPr="004B5617" w:rsidRDefault="005C4F05">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7B73FE">
      <w:rPr>
        <w:noProof/>
        <w:lang w:val="de-CH"/>
      </w:rPr>
      <w:instrText>8</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7B73FE">
      <w:rPr>
        <w:noProof/>
        <w:lang w:val="de-CH"/>
      </w:rPr>
      <w:instrText>8</w:instrText>
    </w:r>
    <w:r>
      <w:rPr>
        <w:noProof/>
      </w:rPr>
      <w:fldChar w:fldCharType="end"/>
    </w:r>
    <w:r w:rsidRPr="004B5617">
      <w:rPr>
        <w:lang w:val="de-CH"/>
      </w:rPr>
      <w:instrText xml:space="preserve"> " " \* MERGEFORMAT </w:instrText>
    </w:r>
    <w:r>
      <w:fldChar w:fldCharType="separate"/>
    </w:r>
    <w:r w:rsidR="007B73FE">
      <w:rPr>
        <w:noProof/>
        <w:lang w:val="de-CH"/>
      </w:rPr>
      <w:instrText>8</w:instrText>
    </w:r>
    <w:r w:rsidR="007B73FE" w:rsidRPr="004B5617">
      <w:rPr>
        <w:lang w:val="de-CH"/>
      </w:rPr>
      <w:instrText xml:space="preserve"> </w:instrText>
    </w:r>
    <w:r>
      <w:fldChar w:fldCharType="end"/>
    </w:r>
    <w:r w:rsidRPr="004B5617">
      <w:rPr>
        <w:lang w:val="de-CH"/>
      </w:rPr>
      <w:instrText xml:space="preserve"> \* MERGEFORMAT </w:instrText>
    </w:r>
    <w:r w:rsidR="003E3E7F">
      <w:fldChar w:fldCharType="separate"/>
    </w:r>
    <w:r w:rsidR="007B73FE">
      <w:rPr>
        <w:noProof/>
        <w:lang w:val="de-CH"/>
      </w:rPr>
      <w:t>8</w:t>
    </w:r>
    <w:r w:rsidR="007B73FE" w:rsidRPr="004B5617">
      <w:rPr>
        <w:noProof/>
        <w:lang w:val="de-CH"/>
      </w:rPr>
      <w:t xml:space="preserve"> </w: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7B73FE">
      <w:rPr>
        <w:noProof/>
        <w:lang w:val="de-CH"/>
      </w:rPr>
      <w:t>Konzept der Vorhersage</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7B73FE">
      <w:rPr>
        <w:noProof/>
        <w:lang w:val="de-CH"/>
      </w:rPr>
      <w:t>34</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4F05" w:rsidRDefault="005C4F0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4F05" w:rsidRDefault="005C4F0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79A"/>
    <w:rsid w:val="00037FF9"/>
    <w:rsid w:val="000409E8"/>
    <w:rsid w:val="000412DB"/>
    <w:rsid w:val="00041436"/>
    <w:rsid w:val="00043D85"/>
    <w:rsid w:val="00044C0A"/>
    <w:rsid w:val="00046D43"/>
    <w:rsid w:val="000476B1"/>
    <w:rsid w:val="00050549"/>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DCD"/>
    <w:rsid w:val="00070CDF"/>
    <w:rsid w:val="000714A2"/>
    <w:rsid w:val="00072580"/>
    <w:rsid w:val="00075177"/>
    <w:rsid w:val="00075D21"/>
    <w:rsid w:val="00076212"/>
    <w:rsid w:val="00076F75"/>
    <w:rsid w:val="000770A6"/>
    <w:rsid w:val="00080A15"/>
    <w:rsid w:val="00080B9A"/>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46E1"/>
    <w:rsid w:val="000A5CDF"/>
    <w:rsid w:val="000A5FD1"/>
    <w:rsid w:val="000A6783"/>
    <w:rsid w:val="000A6962"/>
    <w:rsid w:val="000A6BE8"/>
    <w:rsid w:val="000B0018"/>
    <w:rsid w:val="000B0C8C"/>
    <w:rsid w:val="000B12AF"/>
    <w:rsid w:val="000B168C"/>
    <w:rsid w:val="000B1E76"/>
    <w:rsid w:val="000B1F0A"/>
    <w:rsid w:val="000B2C92"/>
    <w:rsid w:val="000B32C2"/>
    <w:rsid w:val="000B470C"/>
    <w:rsid w:val="000B50D3"/>
    <w:rsid w:val="000B5B22"/>
    <w:rsid w:val="000B5C94"/>
    <w:rsid w:val="000B5D9C"/>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3D56"/>
    <w:rsid w:val="000E6AFE"/>
    <w:rsid w:val="000E6F9D"/>
    <w:rsid w:val="000E7D72"/>
    <w:rsid w:val="000E7E66"/>
    <w:rsid w:val="000E7FC5"/>
    <w:rsid w:val="000F0F16"/>
    <w:rsid w:val="000F149D"/>
    <w:rsid w:val="000F1934"/>
    <w:rsid w:val="000F2512"/>
    <w:rsid w:val="000F2C22"/>
    <w:rsid w:val="000F5969"/>
    <w:rsid w:val="000F5F50"/>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726"/>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67EB4"/>
    <w:rsid w:val="0017314D"/>
    <w:rsid w:val="00173B8C"/>
    <w:rsid w:val="00173CD3"/>
    <w:rsid w:val="00175591"/>
    <w:rsid w:val="00175CE3"/>
    <w:rsid w:val="001774D0"/>
    <w:rsid w:val="0018074A"/>
    <w:rsid w:val="0018099E"/>
    <w:rsid w:val="00183A52"/>
    <w:rsid w:val="00186CF9"/>
    <w:rsid w:val="00187069"/>
    <w:rsid w:val="001902F1"/>
    <w:rsid w:val="00190BEE"/>
    <w:rsid w:val="001914AC"/>
    <w:rsid w:val="0019162E"/>
    <w:rsid w:val="00192CE5"/>
    <w:rsid w:val="00192EA9"/>
    <w:rsid w:val="0019318F"/>
    <w:rsid w:val="0019410C"/>
    <w:rsid w:val="00194AF7"/>
    <w:rsid w:val="0019585B"/>
    <w:rsid w:val="00195EF5"/>
    <w:rsid w:val="001969D7"/>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2EE"/>
    <w:rsid w:val="001C47C5"/>
    <w:rsid w:val="001C66DD"/>
    <w:rsid w:val="001D04A7"/>
    <w:rsid w:val="001D311E"/>
    <w:rsid w:val="001D60E1"/>
    <w:rsid w:val="001D6AAA"/>
    <w:rsid w:val="001D6C80"/>
    <w:rsid w:val="001D6D8F"/>
    <w:rsid w:val="001D72D7"/>
    <w:rsid w:val="001E2561"/>
    <w:rsid w:val="001E293A"/>
    <w:rsid w:val="001E2E0D"/>
    <w:rsid w:val="001E4B00"/>
    <w:rsid w:val="001E563E"/>
    <w:rsid w:val="001E6DFF"/>
    <w:rsid w:val="001F09F3"/>
    <w:rsid w:val="001F108B"/>
    <w:rsid w:val="001F2361"/>
    <w:rsid w:val="001F4345"/>
    <w:rsid w:val="001F43EB"/>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17F3"/>
    <w:rsid w:val="0021249D"/>
    <w:rsid w:val="002148A0"/>
    <w:rsid w:val="00214DC1"/>
    <w:rsid w:val="0021593D"/>
    <w:rsid w:val="00215AC7"/>
    <w:rsid w:val="00215F16"/>
    <w:rsid w:val="00216360"/>
    <w:rsid w:val="00216BF7"/>
    <w:rsid w:val="00222670"/>
    <w:rsid w:val="00222902"/>
    <w:rsid w:val="00222E8C"/>
    <w:rsid w:val="00222F9F"/>
    <w:rsid w:val="00222FB3"/>
    <w:rsid w:val="002234EE"/>
    <w:rsid w:val="00223CD6"/>
    <w:rsid w:val="00226EE9"/>
    <w:rsid w:val="00226FED"/>
    <w:rsid w:val="0022787E"/>
    <w:rsid w:val="002279E6"/>
    <w:rsid w:val="00227E7C"/>
    <w:rsid w:val="00230313"/>
    <w:rsid w:val="002310C9"/>
    <w:rsid w:val="00231F8D"/>
    <w:rsid w:val="00232170"/>
    <w:rsid w:val="00234DCE"/>
    <w:rsid w:val="00235406"/>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3963"/>
    <w:rsid w:val="002553F9"/>
    <w:rsid w:val="00256D28"/>
    <w:rsid w:val="00260FE3"/>
    <w:rsid w:val="00261809"/>
    <w:rsid w:val="00264C7F"/>
    <w:rsid w:val="002655D6"/>
    <w:rsid w:val="0026583F"/>
    <w:rsid w:val="00265D00"/>
    <w:rsid w:val="00266935"/>
    <w:rsid w:val="00267670"/>
    <w:rsid w:val="00270E61"/>
    <w:rsid w:val="00270ECD"/>
    <w:rsid w:val="00272409"/>
    <w:rsid w:val="00273284"/>
    <w:rsid w:val="00274230"/>
    <w:rsid w:val="0027490E"/>
    <w:rsid w:val="00281152"/>
    <w:rsid w:val="00281A12"/>
    <w:rsid w:val="00284443"/>
    <w:rsid w:val="00284FA6"/>
    <w:rsid w:val="002857DE"/>
    <w:rsid w:val="0028729F"/>
    <w:rsid w:val="00287671"/>
    <w:rsid w:val="00287960"/>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301"/>
    <w:rsid w:val="002A7513"/>
    <w:rsid w:val="002B0D82"/>
    <w:rsid w:val="002B19DC"/>
    <w:rsid w:val="002B1C98"/>
    <w:rsid w:val="002B257F"/>
    <w:rsid w:val="002B3507"/>
    <w:rsid w:val="002B7671"/>
    <w:rsid w:val="002C14C7"/>
    <w:rsid w:val="002C2AFE"/>
    <w:rsid w:val="002C4282"/>
    <w:rsid w:val="002C4E25"/>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1228"/>
    <w:rsid w:val="002F153F"/>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4110"/>
    <w:rsid w:val="00304F03"/>
    <w:rsid w:val="00306F1E"/>
    <w:rsid w:val="00307330"/>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6CBD"/>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6055"/>
    <w:rsid w:val="00366BA2"/>
    <w:rsid w:val="00370BF5"/>
    <w:rsid w:val="00370E81"/>
    <w:rsid w:val="003723E0"/>
    <w:rsid w:val="003731B3"/>
    <w:rsid w:val="003738DE"/>
    <w:rsid w:val="00374D75"/>
    <w:rsid w:val="00375CC9"/>
    <w:rsid w:val="00376DCD"/>
    <w:rsid w:val="00380F52"/>
    <w:rsid w:val="003810D9"/>
    <w:rsid w:val="00381EBD"/>
    <w:rsid w:val="003820D4"/>
    <w:rsid w:val="00382855"/>
    <w:rsid w:val="00385321"/>
    <w:rsid w:val="00385A61"/>
    <w:rsid w:val="003863E9"/>
    <w:rsid w:val="003866F7"/>
    <w:rsid w:val="00386EC8"/>
    <w:rsid w:val="003910C5"/>
    <w:rsid w:val="00391885"/>
    <w:rsid w:val="003921ED"/>
    <w:rsid w:val="00392428"/>
    <w:rsid w:val="0039354D"/>
    <w:rsid w:val="0039467A"/>
    <w:rsid w:val="003967E5"/>
    <w:rsid w:val="003978A4"/>
    <w:rsid w:val="003A043B"/>
    <w:rsid w:val="003A07F2"/>
    <w:rsid w:val="003A1582"/>
    <w:rsid w:val="003A2200"/>
    <w:rsid w:val="003A2672"/>
    <w:rsid w:val="003A3224"/>
    <w:rsid w:val="003A3667"/>
    <w:rsid w:val="003A49F9"/>
    <w:rsid w:val="003A6BDE"/>
    <w:rsid w:val="003A6C4D"/>
    <w:rsid w:val="003A7608"/>
    <w:rsid w:val="003A77A5"/>
    <w:rsid w:val="003A7AE5"/>
    <w:rsid w:val="003B0701"/>
    <w:rsid w:val="003B0CF5"/>
    <w:rsid w:val="003B1F4E"/>
    <w:rsid w:val="003B1FE7"/>
    <w:rsid w:val="003B22C4"/>
    <w:rsid w:val="003B4F79"/>
    <w:rsid w:val="003B6192"/>
    <w:rsid w:val="003B788D"/>
    <w:rsid w:val="003C0150"/>
    <w:rsid w:val="003C25D4"/>
    <w:rsid w:val="003C474A"/>
    <w:rsid w:val="003C487D"/>
    <w:rsid w:val="003C4B72"/>
    <w:rsid w:val="003C521D"/>
    <w:rsid w:val="003C55D5"/>
    <w:rsid w:val="003C5F0F"/>
    <w:rsid w:val="003C6317"/>
    <w:rsid w:val="003D0E1C"/>
    <w:rsid w:val="003D128E"/>
    <w:rsid w:val="003D19FB"/>
    <w:rsid w:val="003D2FC4"/>
    <w:rsid w:val="003D30EF"/>
    <w:rsid w:val="003D31C1"/>
    <w:rsid w:val="003D3A81"/>
    <w:rsid w:val="003D5FB9"/>
    <w:rsid w:val="003D6DAC"/>
    <w:rsid w:val="003D79C0"/>
    <w:rsid w:val="003E05AD"/>
    <w:rsid w:val="003E14F2"/>
    <w:rsid w:val="003E2648"/>
    <w:rsid w:val="003E33FC"/>
    <w:rsid w:val="003E3E7F"/>
    <w:rsid w:val="003E46EC"/>
    <w:rsid w:val="003E5509"/>
    <w:rsid w:val="003E5524"/>
    <w:rsid w:val="003E65BD"/>
    <w:rsid w:val="003E74FA"/>
    <w:rsid w:val="003F01E7"/>
    <w:rsid w:val="003F15B6"/>
    <w:rsid w:val="003F22F2"/>
    <w:rsid w:val="003F26A4"/>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072B1"/>
    <w:rsid w:val="004101C6"/>
    <w:rsid w:val="00411744"/>
    <w:rsid w:val="00412B25"/>
    <w:rsid w:val="004132D2"/>
    <w:rsid w:val="00413C67"/>
    <w:rsid w:val="0041535F"/>
    <w:rsid w:val="00415A51"/>
    <w:rsid w:val="00415B09"/>
    <w:rsid w:val="00415F43"/>
    <w:rsid w:val="00416213"/>
    <w:rsid w:val="0041674D"/>
    <w:rsid w:val="00416992"/>
    <w:rsid w:val="00420784"/>
    <w:rsid w:val="00420FF3"/>
    <w:rsid w:val="00421D4C"/>
    <w:rsid w:val="00424F0F"/>
    <w:rsid w:val="00425657"/>
    <w:rsid w:val="00426F90"/>
    <w:rsid w:val="00430DDB"/>
    <w:rsid w:val="004310D1"/>
    <w:rsid w:val="00431336"/>
    <w:rsid w:val="00431CF7"/>
    <w:rsid w:val="00432E70"/>
    <w:rsid w:val="00432EEA"/>
    <w:rsid w:val="00433487"/>
    <w:rsid w:val="00433AE4"/>
    <w:rsid w:val="004341B3"/>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E4C"/>
    <w:rsid w:val="004731B3"/>
    <w:rsid w:val="004732EF"/>
    <w:rsid w:val="00475AA5"/>
    <w:rsid w:val="00475E52"/>
    <w:rsid w:val="004769CB"/>
    <w:rsid w:val="004814B8"/>
    <w:rsid w:val="004838D5"/>
    <w:rsid w:val="004846BE"/>
    <w:rsid w:val="0048501D"/>
    <w:rsid w:val="0048634D"/>
    <w:rsid w:val="0048660B"/>
    <w:rsid w:val="0048671B"/>
    <w:rsid w:val="00486AA1"/>
    <w:rsid w:val="00487CAC"/>
    <w:rsid w:val="004903F5"/>
    <w:rsid w:val="00490A6C"/>
    <w:rsid w:val="0049163C"/>
    <w:rsid w:val="0049201A"/>
    <w:rsid w:val="00492222"/>
    <w:rsid w:val="004935FC"/>
    <w:rsid w:val="00495667"/>
    <w:rsid w:val="0049602F"/>
    <w:rsid w:val="00496D4C"/>
    <w:rsid w:val="00496DF8"/>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617"/>
    <w:rsid w:val="004B5C4C"/>
    <w:rsid w:val="004B7F39"/>
    <w:rsid w:val="004C281B"/>
    <w:rsid w:val="004C30C2"/>
    <w:rsid w:val="004C30F3"/>
    <w:rsid w:val="004C35F2"/>
    <w:rsid w:val="004C439D"/>
    <w:rsid w:val="004C47B3"/>
    <w:rsid w:val="004C5DCF"/>
    <w:rsid w:val="004D0594"/>
    <w:rsid w:val="004D0F69"/>
    <w:rsid w:val="004D1AA2"/>
    <w:rsid w:val="004D3399"/>
    <w:rsid w:val="004D374F"/>
    <w:rsid w:val="004D41ED"/>
    <w:rsid w:val="004D4297"/>
    <w:rsid w:val="004D5F31"/>
    <w:rsid w:val="004D6101"/>
    <w:rsid w:val="004D683E"/>
    <w:rsid w:val="004D6E63"/>
    <w:rsid w:val="004E0232"/>
    <w:rsid w:val="004E0E3E"/>
    <w:rsid w:val="004E1CB3"/>
    <w:rsid w:val="004E1E00"/>
    <w:rsid w:val="004E20B5"/>
    <w:rsid w:val="004E2143"/>
    <w:rsid w:val="004E289C"/>
    <w:rsid w:val="004E2E98"/>
    <w:rsid w:val="004E5810"/>
    <w:rsid w:val="004E7098"/>
    <w:rsid w:val="004E781E"/>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8FF"/>
    <w:rsid w:val="00526D4A"/>
    <w:rsid w:val="00527A29"/>
    <w:rsid w:val="0053043F"/>
    <w:rsid w:val="00531FEB"/>
    <w:rsid w:val="00533C34"/>
    <w:rsid w:val="00535D3A"/>
    <w:rsid w:val="00536556"/>
    <w:rsid w:val="0053658C"/>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4D9F"/>
    <w:rsid w:val="00555BED"/>
    <w:rsid w:val="005577C5"/>
    <w:rsid w:val="005607DC"/>
    <w:rsid w:val="0056146A"/>
    <w:rsid w:val="00561497"/>
    <w:rsid w:val="00562824"/>
    <w:rsid w:val="00563525"/>
    <w:rsid w:val="00564F64"/>
    <w:rsid w:val="0056522D"/>
    <w:rsid w:val="005659BC"/>
    <w:rsid w:val="00565D00"/>
    <w:rsid w:val="005664D5"/>
    <w:rsid w:val="005728EE"/>
    <w:rsid w:val="00572D77"/>
    <w:rsid w:val="00573A8F"/>
    <w:rsid w:val="00573F73"/>
    <w:rsid w:val="005741DE"/>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967"/>
    <w:rsid w:val="005C3106"/>
    <w:rsid w:val="005C32D8"/>
    <w:rsid w:val="005C3D28"/>
    <w:rsid w:val="005C488F"/>
    <w:rsid w:val="005C4991"/>
    <w:rsid w:val="005C4F05"/>
    <w:rsid w:val="005C50E0"/>
    <w:rsid w:val="005C52EC"/>
    <w:rsid w:val="005C57D2"/>
    <w:rsid w:val="005C5914"/>
    <w:rsid w:val="005C6B78"/>
    <w:rsid w:val="005D011C"/>
    <w:rsid w:val="005D26BD"/>
    <w:rsid w:val="005D26EB"/>
    <w:rsid w:val="005D2BDD"/>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AC"/>
    <w:rsid w:val="005F576C"/>
    <w:rsid w:val="00600074"/>
    <w:rsid w:val="0060373E"/>
    <w:rsid w:val="0060416F"/>
    <w:rsid w:val="00604B91"/>
    <w:rsid w:val="00605349"/>
    <w:rsid w:val="00605BA1"/>
    <w:rsid w:val="00605D79"/>
    <w:rsid w:val="006067D9"/>
    <w:rsid w:val="00607288"/>
    <w:rsid w:val="00607A6A"/>
    <w:rsid w:val="00607B8F"/>
    <w:rsid w:val="00610440"/>
    <w:rsid w:val="00612B78"/>
    <w:rsid w:val="00612DC6"/>
    <w:rsid w:val="00613DFE"/>
    <w:rsid w:val="006140AE"/>
    <w:rsid w:val="006143BB"/>
    <w:rsid w:val="00615363"/>
    <w:rsid w:val="00615471"/>
    <w:rsid w:val="006155E1"/>
    <w:rsid w:val="00615B76"/>
    <w:rsid w:val="00615F6C"/>
    <w:rsid w:val="006168B9"/>
    <w:rsid w:val="006168DD"/>
    <w:rsid w:val="00617998"/>
    <w:rsid w:val="006179BC"/>
    <w:rsid w:val="006179FA"/>
    <w:rsid w:val="00617FDB"/>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290B"/>
    <w:rsid w:val="006534B7"/>
    <w:rsid w:val="006548CE"/>
    <w:rsid w:val="006559B4"/>
    <w:rsid w:val="00655AC7"/>
    <w:rsid w:val="00656EFE"/>
    <w:rsid w:val="00657647"/>
    <w:rsid w:val="00657E7D"/>
    <w:rsid w:val="00662510"/>
    <w:rsid w:val="00665AB6"/>
    <w:rsid w:val="006666E4"/>
    <w:rsid w:val="00666A55"/>
    <w:rsid w:val="0066758A"/>
    <w:rsid w:val="0066763B"/>
    <w:rsid w:val="00670A91"/>
    <w:rsid w:val="00670DF8"/>
    <w:rsid w:val="006716C4"/>
    <w:rsid w:val="006720A1"/>
    <w:rsid w:val="00672258"/>
    <w:rsid w:val="0067253C"/>
    <w:rsid w:val="00672D13"/>
    <w:rsid w:val="00673ACB"/>
    <w:rsid w:val="00674710"/>
    <w:rsid w:val="006769FD"/>
    <w:rsid w:val="00677567"/>
    <w:rsid w:val="00677868"/>
    <w:rsid w:val="0068297A"/>
    <w:rsid w:val="00683587"/>
    <w:rsid w:val="00685612"/>
    <w:rsid w:val="00685AB3"/>
    <w:rsid w:val="0068608D"/>
    <w:rsid w:val="006876D3"/>
    <w:rsid w:val="006904F5"/>
    <w:rsid w:val="0069103C"/>
    <w:rsid w:val="0069170F"/>
    <w:rsid w:val="0069179E"/>
    <w:rsid w:val="00692DAA"/>
    <w:rsid w:val="00693445"/>
    <w:rsid w:val="00693A9E"/>
    <w:rsid w:val="00695216"/>
    <w:rsid w:val="00695994"/>
    <w:rsid w:val="00695F8C"/>
    <w:rsid w:val="00697181"/>
    <w:rsid w:val="0069739C"/>
    <w:rsid w:val="006976FC"/>
    <w:rsid w:val="00697EE2"/>
    <w:rsid w:val="006A0B05"/>
    <w:rsid w:val="006A181E"/>
    <w:rsid w:val="006A5068"/>
    <w:rsid w:val="006A63CD"/>
    <w:rsid w:val="006A7CCE"/>
    <w:rsid w:val="006B079B"/>
    <w:rsid w:val="006B123C"/>
    <w:rsid w:val="006B2962"/>
    <w:rsid w:val="006B4180"/>
    <w:rsid w:val="006B466E"/>
    <w:rsid w:val="006B4B0B"/>
    <w:rsid w:val="006B77EF"/>
    <w:rsid w:val="006C08EC"/>
    <w:rsid w:val="006C2E57"/>
    <w:rsid w:val="006C2EB8"/>
    <w:rsid w:val="006C5F7E"/>
    <w:rsid w:val="006C6FB6"/>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2770"/>
    <w:rsid w:val="00702CFF"/>
    <w:rsid w:val="007035C5"/>
    <w:rsid w:val="00704B81"/>
    <w:rsid w:val="00704CDF"/>
    <w:rsid w:val="00705D72"/>
    <w:rsid w:val="00705DFA"/>
    <w:rsid w:val="0070613C"/>
    <w:rsid w:val="007078CE"/>
    <w:rsid w:val="00711451"/>
    <w:rsid w:val="00712038"/>
    <w:rsid w:val="00713368"/>
    <w:rsid w:val="007159DC"/>
    <w:rsid w:val="00716BDB"/>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49B"/>
    <w:rsid w:val="00743F64"/>
    <w:rsid w:val="00745CFC"/>
    <w:rsid w:val="007462E4"/>
    <w:rsid w:val="00750B3C"/>
    <w:rsid w:val="0075275D"/>
    <w:rsid w:val="007528A9"/>
    <w:rsid w:val="007529F4"/>
    <w:rsid w:val="00753062"/>
    <w:rsid w:val="00753827"/>
    <w:rsid w:val="00754350"/>
    <w:rsid w:val="007560D2"/>
    <w:rsid w:val="00756737"/>
    <w:rsid w:val="00756C97"/>
    <w:rsid w:val="007577BE"/>
    <w:rsid w:val="007618B1"/>
    <w:rsid w:val="00761B4C"/>
    <w:rsid w:val="00761D1E"/>
    <w:rsid w:val="00762283"/>
    <w:rsid w:val="00763183"/>
    <w:rsid w:val="0076385D"/>
    <w:rsid w:val="00763B2C"/>
    <w:rsid w:val="0076410D"/>
    <w:rsid w:val="007648E0"/>
    <w:rsid w:val="00765007"/>
    <w:rsid w:val="00766027"/>
    <w:rsid w:val="00766F63"/>
    <w:rsid w:val="00767630"/>
    <w:rsid w:val="0077058F"/>
    <w:rsid w:val="007706E0"/>
    <w:rsid w:val="0077210A"/>
    <w:rsid w:val="00772E0D"/>
    <w:rsid w:val="0077331A"/>
    <w:rsid w:val="00773EA3"/>
    <w:rsid w:val="00777631"/>
    <w:rsid w:val="00777BD0"/>
    <w:rsid w:val="00780A14"/>
    <w:rsid w:val="00780C5F"/>
    <w:rsid w:val="00781091"/>
    <w:rsid w:val="00781176"/>
    <w:rsid w:val="0078135A"/>
    <w:rsid w:val="007820C1"/>
    <w:rsid w:val="007825D5"/>
    <w:rsid w:val="007826AC"/>
    <w:rsid w:val="00782ABE"/>
    <w:rsid w:val="0078340A"/>
    <w:rsid w:val="0078387C"/>
    <w:rsid w:val="007842E7"/>
    <w:rsid w:val="00784324"/>
    <w:rsid w:val="00784EBA"/>
    <w:rsid w:val="00785AE9"/>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B73FE"/>
    <w:rsid w:val="007C217E"/>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2B37"/>
    <w:rsid w:val="007E3493"/>
    <w:rsid w:val="007E59FB"/>
    <w:rsid w:val="007E657C"/>
    <w:rsid w:val="007E729C"/>
    <w:rsid w:val="007F1B6D"/>
    <w:rsid w:val="007F1C54"/>
    <w:rsid w:val="007F2182"/>
    <w:rsid w:val="007F24E4"/>
    <w:rsid w:val="007F2DE5"/>
    <w:rsid w:val="007F2DFD"/>
    <w:rsid w:val="007F50DB"/>
    <w:rsid w:val="007F517A"/>
    <w:rsid w:val="0080037E"/>
    <w:rsid w:val="0080052E"/>
    <w:rsid w:val="00801011"/>
    <w:rsid w:val="00801E7B"/>
    <w:rsid w:val="008026B1"/>
    <w:rsid w:val="00804736"/>
    <w:rsid w:val="00805892"/>
    <w:rsid w:val="008071B2"/>
    <w:rsid w:val="00807CB5"/>
    <w:rsid w:val="00810F5D"/>
    <w:rsid w:val="008118B6"/>
    <w:rsid w:val="00811EA4"/>
    <w:rsid w:val="0081447D"/>
    <w:rsid w:val="00814813"/>
    <w:rsid w:val="00814C2E"/>
    <w:rsid w:val="00814E0F"/>
    <w:rsid w:val="00815443"/>
    <w:rsid w:val="00816C3A"/>
    <w:rsid w:val="00817B6D"/>
    <w:rsid w:val="008214B5"/>
    <w:rsid w:val="00822293"/>
    <w:rsid w:val="00823C29"/>
    <w:rsid w:val="00824316"/>
    <w:rsid w:val="00824D20"/>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8BB"/>
    <w:rsid w:val="00846CAE"/>
    <w:rsid w:val="008507CF"/>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68F9"/>
    <w:rsid w:val="00876E6E"/>
    <w:rsid w:val="00881890"/>
    <w:rsid w:val="00881E63"/>
    <w:rsid w:val="00882517"/>
    <w:rsid w:val="0088299E"/>
    <w:rsid w:val="00883E9E"/>
    <w:rsid w:val="00885138"/>
    <w:rsid w:val="00886D64"/>
    <w:rsid w:val="00887EB5"/>
    <w:rsid w:val="00891125"/>
    <w:rsid w:val="0089127C"/>
    <w:rsid w:val="0089222C"/>
    <w:rsid w:val="008932D4"/>
    <w:rsid w:val="00893789"/>
    <w:rsid w:val="00893B3E"/>
    <w:rsid w:val="00895676"/>
    <w:rsid w:val="00895D68"/>
    <w:rsid w:val="008972E4"/>
    <w:rsid w:val="008A18C0"/>
    <w:rsid w:val="008A1AD9"/>
    <w:rsid w:val="008A2F88"/>
    <w:rsid w:val="008A454B"/>
    <w:rsid w:val="008A5D30"/>
    <w:rsid w:val="008A5EB1"/>
    <w:rsid w:val="008A65C5"/>
    <w:rsid w:val="008A67B7"/>
    <w:rsid w:val="008A6BC4"/>
    <w:rsid w:val="008A78A6"/>
    <w:rsid w:val="008A7C73"/>
    <w:rsid w:val="008B0734"/>
    <w:rsid w:val="008B0938"/>
    <w:rsid w:val="008B18E9"/>
    <w:rsid w:val="008B2116"/>
    <w:rsid w:val="008B2398"/>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92B"/>
    <w:rsid w:val="008C7C69"/>
    <w:rsid w:val="008D04FC"/>
    <w:rsid w:val="008D0893"/>
    <w:rsid w:val="008D09DE"/>
    <w:rsid w:val="008D1D17"/>
    <w:rsid w:val="008D4635"/>
    <w:rsid w:val="008D4C25"/>
    <w:rsid w:val="008D4DF3"/>
    <w:rsid w:val="008D5279"/>
    <w:rsid w:val="008E0C72"/>
    <w:rsid w:val="008E1DA2"/>
    <w:rsid w:val="008E303F"/>
    <w:rsid w:val="008E3C73"/>
    <w:rsid w:val="008E4222"/>
    <w:rsid w:val="008E4647"/>
    <w:rsid w:val="008E4B1F"/>
    <w:rsid w:val="008E4F6B"/>
    <w:rsid w:val="008E57C0"/>
    <w:rsid w:val="008E5CE9"/>
    <w:rsid w:val="008E5F8E"/>
    <w:rsid w:val="008E6676"/>
    <w:rsid w:val="008E7E94"/>
    <w:rsid w:val="008F0072"/>
    <w:rsid w:val="008F10E9"/>
    <w:rsid w:val="008F24FD"/>
    <w:rsid w:val="008F4AAC"/>
    <w:rsid w:val="008F56CA"/>
    <w:rsid w:val="008F72E8"/>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EFB"/>
    <w:rsid w:val="009219A0"/>
    <w:rsid w:val="00921AD1"/>
    <w:rsid w:val="00921D13"/>
    <w:rsid w:val="00922319"/>
    <w:rsid w:val="00922AC6"/>
    <w:rsid w:val="00923E3A"/>
    <w:rsid w:val="00924590"/>
    <w:rsid w:val="00924BAB"/>
    <w:rsid w:val="00924E99"/>
    <w:rsid w:val="00925324"/>
    <w:rsid w:val="00925859"/>
    <w:rsid w:val="0092611A"/>
    <w:rsid w:val="0092640F"/>
    <w:rsid w:val="00927E30"/>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781"/>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1E2A"/>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5EC8"/>
    <w:rsid w:val="009B658D"/>
    <w:rsid w:val="009B6A0A"/>
    <w:rsid w:val="009B6B83"/>
    <w:rsid w:val="009B718B"/>
    <w:rsid w:val="009C09CC"/>
    <w:rsid w:val="009C0A24"/>
    <w:rsid w:val="009C137F"/>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0BF"/>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70F"/>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87954"/>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345"/>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594F"/>
    <w:rsid w:val="00AC5AEF"/>
    <w:rsid w:val="00AC6692"/>
    <w:rsid w:val="00AC6FB7"/>
    <w:rsid w:val="00AD0CD2"/>
    <w:rsid w:val="00AD3115"/>
    <w:rsid w:val="00AD34C8"/>
    <w:rsid w:val="00AD3F0A"/>
    <w:rsid w:val="00AD6567"/>
    <w:rsid w:val="00AD7240"/>
    <w:rsid w:val="00AD757A"/>
    <w:rsid w:val="00AD75E4"/>
    <w:rsid w:val="00AD790F"/>
    <w:rsid w:val="00AE209D"/>
    <w:rsid w:val="00AE52ED"/>
    <w:rsid w:val="00AE5783"/>
    <w:rsid w:val="00AE654B"/>
    <w:rsid w:val="00AE6B11"/>
    <w:rsid w:val="00AF1D97"/>
    <w:rsid w:val="00AF34C4"/>
    <w:rsid w:val="00AF37B5"/>
    <w:rsid w:val="00AF39FB"/>
    <w:rsid w:val="00AF3E31"/>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427"/>
    <w:rsid w:val="00B15CD2"/>
    <w:rsid w:val="00B1712C"/>
    <w:rsid w:val="00B177CE"/>
    <w:rsid w:val="00B17DC6"/>
    <w:rsid w:val="00B17F93"/>
    <w:rsid w:val="00B2017F"/>
    <w:rsid w:val="00B223D1"/>
    <w:rsid w:val="00B269DE"/>
    <w:rsid w:val="00B26EC9"/>
    <w:rsid w:val="00B273C4"/>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67B5"/>
    <w:rsid w:val="00B77225"/>
    <w:rsid w:val="00B8028B"/>
    <w:rsid w:val="00B833C3"/>
    <w:rsid w:val="00B836B2"/>
    <w:rsid w:val="00B84496"/>
    <w:rsid w:val="00B8495A"/>
    <w:rsid w:val="00B84AF9"/>
    <w:rsid w:val="00B858EC"/>
    <w:rsid w:val="00B85B9D"/>
    <w:rsid w:val="00B85C5C"/>
    <w:rsid w:val="00B861D3"/>
    <w:rsid w:val="00B86482"/>
    <w:rsid w:val="00B90B44"/>
    <w:rsid w:val="00B90C35"/>
    <w:rsid w:val="00B91462"/>
    <w:rsid w:val="00B915B8"/>
    <w:rsid w:val="00B919CA"/>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B6EC5"/>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7DE"/>
    <w:rsid w:val="00BF1A9B"/>
    <w:rsid w:val="00BF4392"/>
    <w:rsid w:val="00BF46A1"/>
    <w:rsid w:val="00BF4C16"/>
    <w:rsid w:val="00BF5239"/>
    <w:rsid w:val="00BF535C"/>
    <w:rsid w:val="00BF7B59"/>
    <w:rsid w:val="00BF7BF3"/>
    <w:rsid w:val="00BF7CE9"/>
    <w:rsid w:val="00BF7E08"/>
    <w:rsid w:val="00BF7EB9"/>
    <w:rsid w:val="00C00212"/>
    <w:rsid w:val="00C002F2"/>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1209"/>
    <w:rsid w:val="00C34E42"/>
    <w:rsid w:val="00C36524"/>
    <w:rsid w:val="00C36815"/>
    <w:rsid w:val="00C40B7F"/>
    <w:rsid w:val="00C44B72"/>
    <w:rsid w:val="00C4522F"/>
    <w:rsid w:val="00C4531F"/>
    <w:rsid w:val="00C4596D"/>
    <w:rsid w:val="00C4633E"/>
    <w:rsid w:val="00C47A9F"/>
    <w:rsid w:val="00C50A6A"/>
    <w:rsid w:val="00C50F4F"/>
    <w:rsid w:val="00C515AB"/>
    <w:rsid w:val="00C51A09"/>
    <w:rsid w:val="00C51AA4"/>
    <w:rsid w:val="00C53298"/>
    <w:rsid w:val="00C54ED6"/>
    <w:rsid w:val="00C552D0"/>
    <w:rsid w:val="00C55F38"/>
    <w:rsid w:val="00C563C8"/>
    <w:rsid w:val="00C57EC7"/>
    <w:rsid w:val="00C61199"/>
    <w:rsid w:val="00C613F6"/>
    <w:rsid w:val="00C63C81"/>
    <w:rsid w:val="00C64F0A"/>
    <w:rsid w:val="00C6697B"/>
    <w:rsid w:val="00C71032"/>
    <w:rsid w:val="00C718C4"/>
    <w:rsid w:val="00C7282F"/>
    <w:rsid w:val="00C72AF6"/>
    <w:rsid w:val="00C72EC4"/>
    <w:rsid w:val="00C74169"/>
    <w:rsid w:val="00C7465A"/>
    <w:rsid w:val="00C74B69"/>
    <w:rsid w:val="00C75FB6"/>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6F1"/>
    <w:rsid w:val="00C949AC"/>
    <w:rsid w:val="00C954A3"/>
    <w:rsid w:val="00C969F6"/>
    <w:rsid w:val="00C96AE4"/>
    <w:rsid w:val="00CA02E4"/>
    <w:rsid w:val="00CA1689"/>
    <w:rsid w:val="00CA17A7"/>
    <w:rsid w:val="00CA1E4E"/>
    <w:rsid w:val="00CA232F"/>
    <w:rsid w:val="00CA23FB"/>
    <w:rsid w:val="00CA2917"/>
    <w:rsid w:val="00CA3335"/>
    <w:rsid w:val="00CA452C"/>
    <w:rsid w:val="00CA4660"/>
    <w:rsid w:val="00CA4723"/>
    <w:rsid w:val="00CA4F33"/>
    <w:rsid w:val="00CA4F78"/>
    <w:rsid w:val="00CA5886"/>
    <w:rsid w:val="00CA62B5"/>
    <w:rsid w:val="00CA6843"/>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4E6B"/>
    <w:rsid w:val="00CD51BF"/>
    <w:rsid w:val="00CD52F8"/>
    <w:rsid w:val="00CD5DD1"/>
    <w:rsid w:val="00CD6A20"/>
    <w:rsid w:val="00CD6A38"/>
    <w:rsid w:val="00CD6CC2"/>
    <w:rsid w:val="00CD792A"/>
    <w:rsid w:val="00CD7C39"/>
    <w:rsid w:val="00CD7ECD"/>
    <w:rsid w:val="00CE045F"/>
    <w:rsid w:val="00CE0D77"/>
    <w:rsid w:val="00CE1690"/>
    <w:rsid w:val="00CE1BF1"/>
    <w:rsid w:val="00CE1D32"/>
    <w:rsid w:val="00CE2A4B"/>
    <w:rsid w:val="00CE67FF"/>
    <w:rsid w:val="00CE70B1"/>
    <w:rsid w:val="00CE73C2"/>
    <w:rsid w:val="00CE794C"/>
    <w:rsid w:val="00CE7DB1"/>
    <w:rsid w:val="00CE7F0A"/>
    <w:rsid w:val="00CF0153"/>
    <w:rsid w:val="00CF180C"/>
    <w:rsid w:val="00CF24FA"/>
    <w:rsid w:val="00CF2D80"/>
    <w:rsid w:val="00CF42A6"/>
    <w:rsid w:val="00CF602D"/>
    <w:rsid w:val="00CF7D7A"/>
    <w:rsid w:val="00CF7D88"/>
    <w:rsid w:val="00CF7FD3"/>
    <w:rsid w:val="00D017D2"/>
    <w:rsid w:val="00D01D94"/>
    <w:rsid w:val="00D02381"/>
    <w:rsid w:val="00D02A70"/>
    <w:rsid w:val="00D02DC6"/>
    <w:rsid w:val="00D032D1"/>
    <w:rsid w:val="00D03788"/>
    <w:rsid w:val="00D037E5"/>
    <w:rsid w:val="00D0395B"/>
    <w:rsid w:val="00D03BF4"/>
    <w:rsid w:val="00D04951"/>
    <w:rsid w:val="00D052EF"/>
    <w:rsid w:val="00D054DE"/>
    <w:rsid w:val="00D05F97"/>
    <w:rsid w:val="00D07ABA"/>
    <w:rsid w:val="00D07C1E"/>
    <w:rsid w:val="00D107E9"/>
    <w:rsid w:val="00D1080C"/>
    <w:rsid w:val="00D10C71"/>
    <w:rsid w:val="00D1130A"/>
    <w:rsid w:val="00D1334E"/>
    <w:rsid w:val="00D13E45"/>
    <w:rsid w:val="00D14A0F"/>
    <w:rsid w:val="00D1524E"/>
    <w:rsid w:val="00D15676"/>
    <w:rsid w:val="00D15FE0"/>
    <w:rsid w:val="00D16F14"/>
    <w:rsid w:val="00D17298"/>
    <w:rsid w:val="00D217ED"/>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2D92"/>
    <w:rsid w:val="00D4321E"/>
    <w:rsid w:val="00D43363"/>
    <w:rsid w:val="00D434DD"/>
    <w:rsid w:val="00D444CC"/>
    <w:rsid w:val="00D448C6"/>
    <w:rsid w:val="00D4579C"/>
    <w:rsid w:val="00D459AF"/>
    <w:rsid w:val="00D51431"/>
    <w:rsid w:val="00D519BC"/>
    <w:rsid w:val="00D51EB0"/>
    <w:rsid w:val="00D5488E"/>
    <w:rsid w:val="00D5509C"/>
    <w:rsid w:val="00D55929"/>
    <w:rsid w:val="00D55F77"/>
    <w:rsid w:val="00D5768D"/>
    <w:rsid w:val="00D57DC4"/>
    <w:rsid w:val="00D57FC9"/>
    <w:rsid w:val="00D610D5"/>
    <w:rsid w:val="00D61DB9"/>
    <w:rsid w:val="00D62005"/>
    <w:rsid w:val="00D6282E"/>
    <w:rsid w:val="00D629F4"/>
    <w:rsid w:val="00D62D75"/>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70B7"/>
    <w:rsid w:val="00DA1BFD"/>
    <w:rsid w:val="00DA1F80"/>
    <w:rsid w:val="00DA288D"/>
    <w:rsid w:val="00DA2BAE"/>
    <w:rsid w:val="00DA4DB9"/>
    <w:rsid w:val="00DA4E3A"/>
    <w:rsid w:val="00DA5AF9"/>
    <w:rsid w:val="00DA6759"/>
    <w:rsid w:val="00DA7ED7"/>
    <w:rsid w:val="00DB0E05"/>
    <w:rsid w:val="00DB12A5"/>
    <w:rsid w:val="00DB16F5"/>
    <w:rsid w:val="00DB34F5"/>
    <w:rsid w:val="00DB447C"/>
    <w:rsid w:val="00DB4ACE"/>
    <w:rsid w:val="00DB71AF"/>
    <w:rsid w:val="00DB74E2"/>
    <w:rsid w:val="00DB79A5"/>
    <w:rsid w:val="00DC06CE"/>
    <w:rsid w:val="00DC16C6"/>
    <w:rsid w:val="00DC1A31"/>
    <w:rsid w:val="00DC2CA3"/>
    <w:rsid w:val="00DC330C"/>
    <w:rsid w:val="00DC38D2"/>
    <w:rsid w:val="00DC3E57"/>
    <w:rsid w:val="00DC3F66"/>
    <w:rsid w:val="00DC56EB"/>
    <w:rsid w:val="00DC7B19"/>
    <w:rsid w:val="00DD12A0"/>
    <w:rsid w:val="00DD3167"/>
    <w:rsid w:val="00DD69A5"/>
    <w:rsid w:val="00DD6BAF"/>
    <w:rsid w:val="00DD7368"/>
    <w:rsid w:val="00DD7AFB"/>
    <w:rsid w:val="00DE199B"/>
    <w:rsid w:val="00DE35C1"/>
    <w:rsid w:val="00DE3BDA"/>
    <w:rsid w:val="00DE4A69"/>
    <w:rsid w:val="00DE5283"/>
    <w:rsid w:val="00DE5C99"/>
    <w:rsid w:val="00DE5F00"/>
    <w:rsid w:val="00DE7400"/>
    <w:rsid w:val="00DE7C89"/>
    <w:rsid w:val="00DE7E44"/>
    <w:rsid w:val="00DE7F58"/>
    <w:rsid w:val="00DE7F73"/>
    <w:rsid w:val="00DF0490"/>
    <w:rsid w:val="00DF08E7"/>
    <w:rsid w:val="00DF198C"/>
    <w:rsid w:val="00DF1C98"/>
    <w:rsid w:val="00DF228C"/>
    <w:rsid w:val="00DF3634"/>
    <w:rsid w:val="00DF47EA"/>
    <w:rsid w:val="00DF4C9F"/>
    <w:rsid w:val="00DF5000"/>
    <w:rsid w:val="00DF5AA9"/>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98B"/>
    <w:rsid w:val="00E54B5A"/>
    <w:rsid w:val="00E55ADF"/>
    <w:rsid w:val="00E56876"/>
    <w:rsid w:val="00E5714F"/>
    <w:rsid w:val="00E57421"/>
    <w:rsid w:val="00E57D17"/>
    <w:rsid w:val="00E61426"/>
    <w:rsid w:val="00E61AB5"/>
    <w:rsid w:val="00E62EE1"/>
    <w:rsid w:val="00E63BC9"/>
    <w:rsid w:val="00E63D4E"/>
    <w:rsid w:val="00E63D75"/>
    <w:rsid w:val="00E653C3"/>
    <w:rsid w:val="00E65A44"/>
    <w:rsid w:val="00E65A79"/>
    <w:rsid w:val="00E6679E"/>
    <w:rsid w:val="00E66B42"/>
    <w:rsid w:val="00E672BB"/>
    <w:rsid w:val="00E678ED"/>
    <w:rsid w:val="00E70C61"/>
    <w:rsid w:val="00E73425"/>
    <w:rsid w:val="00E734D9"/>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0414"/>
    <w:rsid w:val="00EB12A8"/>
    <w:rsid w:val="00EB15B8"/>
    <w:rsid w:val="00EB16C5"/>
    <w:rsid w:val="00EB4FAD"/>
    <w:rsid w:val="00EB5545"/>
    <w:rsid w:val="00EB74DF"/>
    <w:rsid w:val="00EB7D26"/>
    <w:rsid w:val="00EC0AF9"/>
    <w:rsid w:val="00EC16C6"/>
    <w:rsid w:val="00EC1CC1"/>
    <w:rsid w:val="00EC48B3"/>
    <w:rsid w:val="00EC4DFA"/>
    <w:rsid w:val="00EC6E10"/>
    <w:rsid w:val="00EC7129"/>
    <w:rsid w:val="00EC73BB"/>
    <w:rsid w:val="00EC7B79"/>
    <w:rsid w:val="00ED1068"/>
    <w:rsid w:val="00ED1188"/>
    <w:rsid w:val="00ED171F"/>
    <w:rsid w:val="00ED1AC6"/>
    <w:rsid w:val="00ED4A63"/>
    <w:rsid w:val="00ED5E54"/>
    <w:rsid w:val="00ED6F1D"/>
    <w:rsid w:val="00ED716D"/>
    <w:rsid w:val="00EE0972"/>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8A"/>
    <w:rsid w:val="00EF32B3"/>
    <w:rsid w:val="00EF3A0D"/>
    <w:rsid w:val="00EF67A4"/>
    <w:rsid w:val="00EF78FA"/>
    <w:rsid w:val="00EF7C4D"/>
    <w:rsid w:val="00F02C65"/>
    <w:rsid w:val="00F049CB"/>
    <w:rsid w:val="00F0622A"/>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2F81"/>
    <w:rsid w:val="00F33583"/>
    <w:rsid w:val="00F34F59"/>
    <w:rsid w:val="00F36221"/>
    <w:rsid w:val="00F367C5"/>
    <w:rsid w:val="00F41086"/>
    <w:rsid w:val="00F424BB"/>
    <w:rsid w:val="00F42619"/>
    <w:rsid w:val="00F43932"/>
    <w:rsid w:val="00F439FA"/>
    <w:rsid w:val="00F443C0"/>
    <w:rsid w:val="00F4476D"/>
    <w:rsid w:val="00F45BD7"/>
    <w:rsid w:val="00F46CC9"/>
    <w:rsid w:val="00F4785A"/>
    <w:rsid w:val="00F5181F"/>
    <w:rsid w:val="00F52C79"/>
    <w:rsid w:val="00F54191"/>
    <w:rsid w:val="00F5509E"/>
    <w:rsid w:val="00F55FF4"/>
    <w:rsid w:val="00F5611B"/>
    <w:rsid w:val="00F56E58"/>
    <w:rsid w:val="00F6023D"/>
    <w:rsid w:val="00F613E6"/>
    <w:rsid w:val="00F63998"/>
    <w:rsid w:val="00F643F5"/>
    <w:rsid w:val="00F64BCE"/>
    <w:rsid w:val="00F6528C"/>
    <w:rsid w:val="00F65BAD"/>
    <w:rsid w:val="00F66DE9"/>
    <w:rsid w:val="00F66E25"/>
    <w:rsid w:val="00F670AE"/>
    <w:rsid w:val="00F70326"/>
    <w:rsid w:val="00F71495"/>
    <w:rsid w:val="00F716C6"/>
    <w:rsid w:val="00F721FC"/>
    <w:rsid w:val="00F732C1"/>
    <w:rsid w:val="00F73406"/>
    <w:rsid w:val="00F746B8"/>
    <w:rsid w:val="00F747D6"/>
    <w:rsid w:val="00F74B22"/>
    <w:rsid w:val="00F751AE"/>
    <w:rsid w:val="00F7576C"/>
    <w:rsid w:val="00F767EB"/>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2D90"/>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67B"/>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 w:type="character" w:customStyle="1" w:styleId="value">
    <w:name w:val="value"/>
    <w:basedOn w:val="Absatz-Standardschriftart"/>
    <w:rsid w:val="003918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42903386">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523558">
      <w:bodyDiv w:val="1"/>
      <w:marLeft w:val="0"/>
      <w:marRight w:val="0"/>
      <w:marTop w:val="0"/>
      <w:marBottom w:val="0"/>
      <w:divBdr>
        <w:top w:val="none" w:sz="0" w:space="0" w:color="auto"/>
        <w:left w:val="none" w:sz="0" w:space="0" w:color="auto"/>
        <w:bottom w:val="none" w:sz="0" w:space="0" w:color="auto"/>
        <w:right w:val="none" w:sz="0" w:space="0" w:color="auto"/>
      </w:divBdr>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657612050">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jpeg"/><Relationship Id="rId5" Type="http://schemas.openxmlformats.org/officeDocument/2006/relationships/webSettings" Target="webSettings.xml"/><Relationship Id="rId61" Type="http://schemas.openxmlformats.org/officeDocument/2006/relationships/header" Target="header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 Id="rId9" Type="http://schemas.openxmlformats.org/officeDocument/2006/relationships/hyperlink" Target="https://github.com/ahorv/cloud_detec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0CB331-5D90-4C9C-AB2D-78D215B96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9</Pages>
  <Words>26556</Words>
  <Characters>167310</Characters>
  <Application>Microsoft Office Word</Application>
  <DocSecurity>0</DocSecurity>
  <Lines>1394</Lines>
  <Paragraphs>386</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93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36</cp:revision>
  <cp:lastPrinted>2019-01-22T07:32:00Z</cp:lastPrinted>
  <dcterms:created xsi:type="dcterms:W3CDTF">2019-01-16T09:16:00Z</dcterms:created>
  <dcterms:modified xsi:type="dcterms:W3CDTF">2019-01-22T10:0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